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89814450"/>
        <w:docPartObj>
          <w:docPartGallery w:val="Cover Pages"/>
          <w:docPartUnique/>
        </w:docPartObj>
      </w:sdtPr>
      <w:sdtEndPr/>
      <w:sdtContent>
        <w:p w14:paraId="54E7106A" w14:textId="0800C463" w:rsidR="00BE2AB8" w:rsidRDefault="00BE2AB8">
          <w:r>
            <w:rPr>
              <w:noProof/>
            </w:rPr>
            <mc:AlternateContent>
              <mc:Choice Requires="wpg">
                <w:drawing>
                  <wp:anchor distT="0" distB="0" distL="114300" distR="114300" simplePos="0" relativeHeight="251659264" behindDoc="1" locked="0" layoutInCell="1" allowOverlap="1" wp14:anchorId="3F6D9C15" wp14:editId="6B09A8D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5B6D9A81" w:rsidR="00BE2AB8" w:rsidRDefault="00C90CC2">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712F6B">
                                        <w:rPr>
                                          <w:caps/>
                                          <w:color w:val="FFFFFF" w:themeColor="background1"/>
                                        </w:rPr>
                                        <w:t>01/05/2018</w:t>
                                      </w:r>
                                    </w:sdtContent>
                                  </w:sdt>
                                  <w:r w:rsidR="00BE2AB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712F6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512927243" w:displacedByCustomXml="next"/>
                                <w:bookmarkStart w:id="1"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Active Mode Content Based Stylometric  identification framework For the mitigation of phishing attacks</w:t>
                                      </w:r>
                                    </w:p>
                                  </w:sdtContent>
                                </w:sdt>
                                <w:bookmarkEnd w:id="0" w:displacedByCustomXml="prev"/>
                                <w:bookmarkEnd w:id="1" w:displacedByCustomXml="prev"/>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6D9C15"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5B6D9A81" w:rsidR="00BE2AB8" w:rsidRDefault="00C90CC2">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712F6B">
                                  <w:rPr>
                                    <w:caps/>
                                    <w:color w:val="FFFFFF" w:themeColor="background1"/>
                                  </w:rPr>
                                  <w:t>01/05/2018</w:t>
                                </w:r>
                              </w:sdtContent>
                            </w:sdt>
                            <w:r w:rsidR="00BE2AB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712F6B">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bookmarkStart w:id="2" w:name="_Hlk512927243" w:displacedByCustomXml="next"/>
                          <w:bookmarkStart w:id="3"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Active Mode Content Based Stylometric  identification framework For the mitigation of phishing attacks</w:t>
                                </w:r>
                              </w:p>
                            </w:sdtContent>
                          </w:sdt>
                          <w:bookmarkEnd w:id="2" w:displacedByCustomXml="prev"/>
                          <w:bookmarkEnd w:id="3" w:displacedByCustomXml="prev"/>
                        </w:txbxContent>
                      </v:textbox>
                    </v:shape>
                    <w10:wrap anchorx="page" anchory="page"/>
                  </v:group>
                </w:pict>
              </mc:Fallback>
            </mc:AlternateContent>
          </w:r>
        </w:p>
        <w:p w14:paraId="6222729B" w14:textId="4C277572" w:rsidR="00BE2AB8" w:rsidRDefault="00BE2AB8">
          <w:r>
            <w:br w:type="page"/>
          </w:r>
        </w:p>
      </w:sdtContent>
    </w:sdt>
    <w:p w14:paraId="578BDE21" w14:textId="485980EA" w:rsidR="00712F6B" w:rsidRDefault="00712F6B" w:rsidP="00CF2E1A">
      <w:pPr>
        <w:pStyle w:val="Heading1"/>
      </w:pPr>
      <w:r>
        <w:lastRenderedPageBreak/>
        <w:t>Research Title</w:t>
      </w:r>
    </w:p>
    <w:p w14:paraId="2CB36574" w14:textId="77777777" w:rsidR="007934B6" w:rsidRPr="007934B6" w:rsidRDefault="007934B6" w:rsidP="007934B6"/>
    <w:p w14:paraId="5425F797" w14:textId="55AEDE20" w:rsidR="00712F6B" w:rsidRDefault="007934B6" w:rsidP="00712F6B">
      <w:r w:rsidRPr="007934B6">
        <w:t>AN ACTIVE MODE CONTENT BASED STYLOMETRIC IDENTIFICATION FRAMEWORK FOR THE MITIGATION OF PHISHING ATTACKS</w:t>
      </w:r>
    </w:p>
    <w:p w14:paraId="20FCB50C" w14:textId="08A8038B" w:rsidR="00712F6B" w:rsidRDefault="00712F6B" w:rsidP="00712F6B">
      <w:pPr>
        <w:pStyle w:val="Heading1"/>
      </w:pPr>
      <w:r>
        <w:t>Abstract</w:t>
      </w:r>
    </w:p>
    <w:p w14:paraId="309C8E57" w14:textId="010D7BD6" w:rsidR="00712F6B" w:rsidRDefault="00712F6B" w:rsidP="00712F6B"/>
    <w:p w14:paraId="7D547BF8" w14:textId="13DB60FE" w:rsidR="00712F6B" w:rsidRDefault="00037F50" w:rsidP="00712F6B">
      <w:r w:rsidRPr="00037F50">
        <w:t xml:space="preserve">Cloud Computing is used to deliver applications through the internet as a service to the consumers. Public cloud resources from Cloud Providers such as Googles services are open to </w:t>
      </w:r>
      <w:r w:rsidRPr="00C90CC2">
        <w:rPr>
          <w:noProof/>
        </w:rPr>
        <w:t>use</w:t>
      </w:r>
      <w:r w:rsidRPr="00037F50">
        <w:t xml:space="preserve"> to the general public. Therefore the Public Cloud is susceptible to cyber crime attacks, particularly Phishing attacks. Spear Phishing attacks in the cloud, are targeted attacks whereby targeted end end-users release sensitive information to </w:t>
      </w:r>
      <w:r w:rsidRPr="00C90CC2">
        <w:rPr>
          <w:noProof/>
        </w:rPr>
        <w:t>attacker</w:t>
      </w:r>
      <w:r w:rsidRPr="00037F50">
        <w:t xml:space="preserve">, through the attackers use of impersonation of </w:t>
      </w:r>
      <w:r w:rsidRPr="00C90CC2">
        <w:rPr>
          <w:noProof/>
        </w:rPr>
        <w:t>trusted</w:t>
      </w:r>
      <w:r w:rsidRPr="00037F50">
        <w:t xml:space="preserve"> organization. This attack has a higher success rate then the other phishing techniques. This paper will </w:t>
      </w:r>
      <w:r w:rsidRPr="00C90CC2">
        <w:rPr>
          <w:noProof/>
        </w:rPr>
        <w:t>therefore</w:t>
      </w:r>
      <w:r w:rsidRPr="00037F50">
        <w:t xml:space="preserve"> describe a Stylometric Detection Framework, which is derived from an Anti-Spear Phishing Content-based Authorship Identification (ASCAI) framework, to detect and block mismatched emails from a received email body and the studied stylometric style of the original author who the account in the public cloud belongs to. We follow the same methodology</w:t>
      </w:r>
      <w:bookmarkStart w:id="4" w:name="_GoBack"/>
      <w:bookmarkEnd w:id="4"/>
      <w:r w:rsidRPr="00037F50">
        <w:t xml:space="preserve"> as the ASCAI module, but also introduce the latest detection frameworks and block mismatched emails in </w:t>
      </w:r>
      <w:r w:rsidRPr="00C90CC2">
        <w:rPr>
          <w:noProof/>
        </w:rPr>
        <w:t>attempt</w:t>
      </w:r>
      <w:r w:rsidRPr="00037F50">
        <w:t xml:space="preserve"> to increase the accuracy.</w:t>
      </w:r>
    </w:p>
    <w:p w14:paraId="281A5FFE" w14:textId="16E168FF" w:rsidR="00712F6B" w:rsidRDefault="00712F6B" w:rsidP="00712F6B"/>
    <w:p w14:paraId="6085AA51" w14:textId="50119DBA" w:rsidR="00712F6B" w:rsidRDefault="00712F6B" w:rsidP="00712F6B">
      <w:pPr>
        <w:pStyle w:val="Heading1"/>
      </w:pPr>
      <w:r>
        <w:t>Keywords</w:t>
      </w:r>
    </w:p>
    <w:p w14:paraId="4EDCCA0D" w14:textId="07403AA1" w:rsidR="00712F6B" w:rsidRDefault="00712F6B" w:rsidP="00712F6B"/>
    <w:p w14:paraId="4615E72A" w14:textId="0E775FF2" w:rsidR="00712F6B" w:rsidRPr="00712F6B" w:rsidRDefault="00712F6B" w:rsidP="00712F6B">
      <w:r>
        <w:t>Stylometrics; Public Cloud; Phishing; Headers; Body</w:t>
      </w:r>
      <w:r w:rsidR="007934B6">
        <w:t>; Detection</w:t>
      </w:r>
      <w:r w:rsidR="003C1C4F">
        <w:t xml:space="preserve">; </w:t>
      </w:r>
    </w:p>
    <w:p w14:paraId="37E6D365" w14:textId="77777777" w:rsidR="00712F6B" w:rsidRDefault="00712F6B">
      <w:pPr>
        <w:rPr>
          <w:rFonts w:asciiTheme="majorHAnsi" w:eastAsiaTheme="majorEastAsia" w:hAnsiTheme="majorHAnsi" w:cstheme="majorBidi"/>
          <w:color w:val="2F5496" w:themeColor="accent1" w:themeShade="BF"/>
          <w:sz w:val="32"/>
          <w:szCs w:val="32"/>
        </w:rPr>
      </w:pPr>
      <w:r>
        <w:br w:type="page"/>
      </w:r>
    </w:p>
    <w:p w14:paraId="7132FDB7" w14:textId="2BD57B45" w:rsidR="006D2769" w:rsidRDefault="00CF2E1A" w:rsidP="00CF2E1A">
      <w:pPr>
        <w:pStyle w:val="Heading1"/>
      </w:pPr>
      <w:r>
        <w:lastRenderedPageBreak/>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A2ED643"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D861E3">
        <w:instrText>ADDIN CSL_CITATION { "citationItems" : [ { "id" : "ITEM-1", "itemData" : { "DOI" : "10.1109/COMPSAC.2016.105", "ISBN" : "9781467388450", "ISSN" : "07303157", "abstract" : "\u2014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 "author" : [ { "dropping-particle" : "", "family" : "Duman", "given" : "Sevtap", "non-dropping-particle" : "", "parse-names" : false, "suffix" : "" }, { "dropping-particle" : "", "family" : "Kalkan-Cakmakci", "given" : "Kubra", "non-dropping-particle" : "", "parse-names" : false, "suffix" : "" }, { "dropping-particle" : "", "family" : "Egele", "given" : "Manuel", "non-dropping-particle" : "", "parse-names" : false, "suffix" : "" }, { "dropping-particle" : "", "family" : "Robertson", "given" : "William", "non-dropping-particle" : "", "parse-names" : false, "suffix" : "" }, { "dropping-particle" : "", "family" : "Kirda", "given" : "Engin", "non-dropping-particle" : "", "parse-names" : false, "suffix" : "" } ], "container-title" : "Proceedings - International Computer Software and Applications Conference", "id" : "ITEM-1", "issued" : { "date-parts" : [ [ "2016" ] ] }, "page" : "408-416", "title" : "EmailProfiler: Spearphishing Filtering with Header and Stylometric Features of Emails", "type" : "article-journal", "volume" : "1" }, "uris" : [ "http://www.mendeley.com/documents/?uuid=c398e5a3-d5ee-49e1-94a3-7466ded72f6b" ] } ], "mendeley" : { "formattedCitation" : "(Duman et al., 2016)", "plainTextFormattedCitation" : "(Duman et al., 2016)", "previouslyFormattedCitation" : "(Duman et al., 2016)" }, "properties" : {  }, "schema" : "https://github.com/citation-style-language/schema/raw/master/csl-citation.json" }</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8FFEFA3"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59599F">
        <w:instrText>ADDIN CSL_CITATION { "citationItems" : [ { "id" : "ITEM-1", "itemData" : { "DOI" : "10.1145/1721654.1721672", "ISBN" : "9781605589336", "ISSN" : "00010782", "PMID" : "11242594", "abstract" : "Clearing the clouds away from the true potential and obstacles posed by this computing capability.", "author" : [ { "dropping-particle" : "", "family" : "Armbrust", "given" : "Michael", "non-dropping-particle" : "", "parse-names" : false, "suffix" : "" }, { "dropping-particle" : "", "family" : "Stoica", "given" : "Ion", "non-dropping-particle" : "", "parse-names" : false, "suffix" : "" }, { "dropping-particle" : "", "family" : "Zaharia", "given" : "Matei",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container-title" : "Communications of the ACM", "id" : "ITEM-1", "issue" : "4", "issued" : { "date-parts" : [ [ "2010" ] ] }, "page" : "50", "title" : "A view of cloud computing", "type" : "article-journal", "volume" : "53" }, "uris" : [ "http://www.mendeley.com/documents/?uuid=20f9e70d-6279-46b2-ac46-26e22d224974" ] } ], "mendeley" : { "formattedCitation" : "(Armbrust et al., 2010)", "plainTextFormattedCitation" : "(Armbrust et al., 2010)", "previouslyFormattedCitation" : "(Armbrust et al., 2010)" }, "properties" : {  }, "schema" : "https://github.com/citation-style-language/schema/raw/master/csl-citation.json" }</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59599F">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r>
        <w:t>For the purpose of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r>
        <w:t>Public Cloud,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r>
        <w:t xml:space="preserve">Private </w:t>
      </w:r>
      <w:r w:rsidRPr="007934B6">
        <w:rPr>
          <w:noProof/>
        </w:rPr>
        <w:t>Cloud,</w:t>
      </w:r>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As long as </w:t>
      </w:r>
      <w:r w:rsidR="00661E79" w:rsidRPr="000373DB">
        <w:rPr>
          <w:noProof/>
        </w:rPr>
        <w:t>it</w:t>
      </w:r>
      <w:r w:rsidR="000373DB">
        <w:rPr>
          <w:noProof/>
        </w:rPr>
        <w:t>'</w:t>
      </w:r>
      <w:r w:rsidR="00661E79" w:rsidRPr="000373DB">
        <w:rPr>
          <w:noProof/>
        </w:rPr>
        <w:t>s</w:t>
      </w:r>
      <w:r w:rsidR="00661E79">
        <w:t xml:space="preserve"> not open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r>
        <w:t xml:space="preserve">Community </w:t>
      </w:r>
      <w:r w:rsidRPr="007934B6">
        <w:rPr>
          <w:noProof/>
        </w:rPr>
        <w:t>Cloud,</w:t>
      </w:r>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third party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r>
        <w:t xml:space="preserve">Hybrid </w:t>
      </w:r>
      <w:r w:rsidRPr="007934B6">
        <w:rPr>
          <w:noProof/>
        </w:rPr>
        <w:t>Cloud,</w:t>
      </w:r>
      <w:r w:rsidR="00661E79">
        <w:t xml:space="preserve"> is the combination of either of the previously stated deployed infrastructures distinctively</w:t>
      </w:r>
      <w:r w:rsidR="002818FA">
        <w:t>.</w:t>
      </w:r>
    </w:p>
    <w:p w14:paraId="2D14B99A" w14:textId="4283927A" w:rsidR="002818FA" w:rsidRDefault="002818FA" w:rsidP="002818FA">
      <w:r>
        <w:t>The public cloud is of particular interest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w:t>
      </w:r>
      <w:r w:rsidR="007934B6">
        <w:t>,</w:t>
      </w:r>
      <w:r w:rsidR="00C01AF8">
        <w:t xml:space="preserve"> </w:t>
      </w:r>
      <w:r w:rsidR="00C01AF8" w:rsidRPr="007934B6">
        <w:rPr>
          <w:noProof/>
        </w:rPr>
        <w:t>and</w:t>
      </w:r>
      <w:r w:rsidR="00C01AF8">
        <w:t xml:space="preserve"> </w:t>
      </w:r>
      <w:r w:rsidR="00C01AF8">
        <w:lastRenderedPageBreak/>
        <w:t>Microsoft</w:t>
      </w:r>
      <w:r>
        <w:t>.</w:t>
      </w:r>
      <w:r w:rsidR="00C01AF8">
        <w:t xml:space="preserve"> The public cloud service infrastructure has rapidly grown, therefore has also brought forth an increase in unavoidable security issues. In essence, cloud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w:t>
      </w:r>
      <w:r w:rsidR="000726A3" w:rsidRPr="007934B6">
        <w:rPr>
          <w:noProof/>
        </w:rPr>
        <w:t>computing</w:t>
      </w:r>
      <w:r w:rsidR="000726A3">
        <w:t xml:space="preserve"> listed that privileged access is one of the issues highlighted that public cloud vendors need to consider </w:t>
      </w:r>
      <w:r w:rsidR="000726A3">
        <w:fldChar w:fldCharType="begin" w:fldLock="1"/>
      </w:r>
      <w:r w:rsidR="000726A3">
        <w:instrText>ADDIN CSL_CITATION { "citationItems" : [ { "id" : "ITEM-1", "itemData" : { "DOI" : "10.1016/j.sbspro.2011.08.063", "ISBN" : "978-1-4577-0884-8", "ISSN" : "17389976", "PMID" : "25246403", "abstract" : "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 "author" : [ { "dropping-particle" : "", "family" : "Shaikh", "given" : "Farhan Bashir Fb", "non-dropping-particle" : "", "parse-names" : false, "suffix" : "" }, { "dropping-particle" : "", "family" : "Haider", "given" : "Sajjad", "non-dropping-particle" : "", "parse-names" : false, "suffix" : "" } ], "container-title" : "2011 International Conference for Internet Technology and Secured Transactions", "id" : "ITEM-1", "issue" : "December", "issued" : { "date-parts" : [ [ "2011" ] ] }, "page" : "214-219", "title" : "Security threats in cloud computing", "type" : "article-journal" }, "uris" : [ "http://www.mendeley.com/documents/?uuid=a3ea66d0-e764-4a8e-b140-5cd83e80a06d" ] } ], "mendeley" : { "formattedCitation" : "(Shaikh &amp; Haider, 2011)", "plainTextFormattedCitation" : "(Shaikh &amp; Haider, 2011)", "previouslyFormattedCitation" : "(Shaikh &amp; Haider, 2011)" }, "properties" : {  }, "schema" : "https://github.com/citation-style-language/schema/raw/master/csl-citation.json" }</w:instrText>
      </w:r>
      <w:r w:rsidR="000726A3">
        <w:fldChar w:fldCharType="separate"/>
      </w:r>
      <w:r w:rsidR="000726A3" w:rsidRPr="000726A3">
        <w:rPr>
          <w:noProof/>
        </w:rPr>
        <w:t>(Shaikh &amp; Haider, 2011)</w:t>
      </w:r>
      <w:r w:rsidR="000726A3">
        <w:fldChar w:fldCharType="end"/>
      </w:r>
      <w:r w:rsidR="000726A3">
        <w:t>. For the end consumer, sensitive data should only be available to them</w:t>
      </w:r>
      <w:r w:rsidR="007934B6">
        <w:t>, however,</w:t>
      </w:r>
      <w:r w:rsidR="000726A3">
        <w:t xml:space="preserve"> cloud vendor administrators should have access to </w:t>
      </w:r>
      <w:r w:rsidR="007934B6">
        <w:t xml:space="preserve">a </w:t>
      </w:r>
      <w:r w:rsidR="000726A3" w:rsidRPr="007934B6">
        <w:rPr>
          <w:noProof/>
        </w:rPr>
        <w:t>cloud</w:t>
      </w:r>
      <w:r w:rsidR="000726A3">
        <w:t xml:space="preserve"> environment </w:t>
      </w:r>
      <w:r w:rsidR="00C5407D">
        <w:t xml:space="preserve">for maintainability and security of </w:t>
      </w:r>
      <w:r w:rsidR="007934B6">
        <w:t xml:space="preserve">the </w:t>
      </w:r>
      <w:r w:rsidR="00C5407D" w:rsidRPr="007934B6">
        <w:rPr>
          <w:noProof/>
        </w:rPr>
        <w:t>environment</w:t>
      </w:r>
      <w:r w:rsidR="00C5407D">
        <w:t xml:space="preserve">. Thus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435191F9" w:rsidR="00C21852" w:rsidRDefault="00C5407D" w:rsidP="002818FA">
      <w:r>
        <w:t xml:space="preserve">To enable the </w:t>
      </w:r>
      <w:r w:rsidR="001E125A">
        <w:t xml:space="preserve">availability to end user, </w:t>
      </w:r>
      <w:r w:rsidR="003D25F9">
        <w:t>Cloud computing service needs to provide an identity management. This is</w:t>
      </w:r>
      <w:r w:rsidR="007934B6">
        <w:t>, however,</w:t>
      </w:r>
      <w:r w:rsidR="003D25F9">
        <w:t xml:space="preserve">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cyber crime attack that is probable in exposing the vulnerability. This crime is known as </w:t>
      </w:r>
      <w:r w:rsidR="00702D23">
        <w:t>Phishing. Phishing</w:t>
      </w:r>
      <w:r w:rsidR="009C2F45">
        <w:t xml:space="preserve"> </w:t>
      </w:r>
      <w:r w:rsidR="003261A4">
        <w:t xml:space="preserve">is executed </w:t>
      </w:r>
      <w:r w:rsidR="007934B6">
        <w:rPr>
          <w:noProof/>
        </w:rPr>
        <w:t>by</w:t>
      </w:r>
      <w:r w:rsidR="003261A4">
        <w:t xml:space="preserve"> someone impersonating as a legitimate and reputable organisation or </w:t>
      </w:r>
      <w:r w:rsidR="00635D80">
        <w:t xml:space="preserve">individual targeting any individual or organization to providing sensitive data </w:t>
      </w:r>
      <w:r w:rsidR="00635D80">
        <w:fldChar w:fldCharType="begin" w:fldLock="1"/>
      </w:r>
      <w:r w:rsidR="00635D80">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635D80">
        <w:fldChar w:fldCharType="separate"/>
      </w:r>
      <w:r w:rsidR="00635D80" w:rsidRPr="00635D80">
        <w:rPr>
          <w:noProof/>
        </w:rPr>
        <w:t>(Aravindhan et al., 2016)</w:t>
      </w:r>
      <w:r w:rsidR="00635D80">
        <w:fldChar w:fldCharType="end"/>
      </w:r>
      <w:r w:rsidR="00635D80">
        <w:t xml:space="preserve">. Therefore, </w:t>
      </w:r>
      <w:r w:rsidR="00C21852">
        <w:t xml:space="preserve">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w:t>
      </w:r>
      <w:r w:rsidR="007934B6">
        <w:t xml:space="preserve">the </w:t>
      </w:r>
      <w:r w:rsidR="00C21852" w:rsidRPr="007934B6">
        <w:rPr>
          <w:noProof/>
        </w:rPr>
        <w:t>user</w:t>
      </w:r>
      <w:r w:rsidR="00C21852">
        <w:t xml:space="preserve"> to a fraudulent web page.</w:t>
      </w:r>
    </w:p>
    <w:p w14:paraId="7F4C728A" w14:textId="68F1E919" w:rsidR="00311997" w:rsidRDefault="00C21852" w:rsidP="002818FA">
      <w:r>
        <w:t xml:space="preserve">Anti-phishing tools have been developed and utilized </w:t>
      </w:r>
      <w:r w:rsidR="00811728">
        <w:t xml:space="preserve">by public cloud providers in </w:t>
      </w:r>
      <w:r w:rsidR="007934B6">
        <w:t xml:space="preserve">an </w:t>
      </w:r>
      <w:r w:rsidR="00811728" w:rsidRPr="007934B6">
        <w:rPr>
          <w:noProof/>
        </w:rPr>
        <w:t>attempt</w:t>
      </w:r>
      <w:r w:rsidR="00811728">
        <w:t xml:space="preserve"> to prevent Phishing attacks. Tools like Envelope content splitting (ECS) tool is used to authenticate the attacker sending a link </w:t>
      </w:r>
      <w:r w:rsidR="007934B6">
        <w:rPr>
          <w:noProof/>
        </w:rPr>
        <w:t>to</w:t>
      </w:r>
      <w:r w:rsidR="00811728">
        <w:t xml:space="preserve"> a fraudulent website, </w:t>
      </w:r>
      <w:r w:rsidR="00683B5E">
        <w:t xml:space="preserve">and so </w:t>
      </w:r>
      <w:r w:rsidR="009E3125">
        <w:t xml:space="preserve">protects the recipient from phishing </w:t>
      </w:r>
      <w:r w:rsidR="009E3125">
        <w:fldChar w:fldCharType="begin" w:fldLock="1"/>
      </w:r>
      <w:r w:rsidR="009E3125">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9E3125">
        <w:fldChar w:fldCharType="separate"/>
      </w:r>
      <w:r w:rsidR="009E3125" w:rsidRPr="009E3125">
        <w:rPr>
          <w:noProof/>
        </w:rPr>
        <w:t>(Aravindhan et al., 2016)</w:t>
      </w:r>
      <w:r w:rsidR="009E3125">
        <w:fldChar w:fldCharType="end"/>
      </w:r>
      <w:r w:rsidR="009E3125">
        <w:t xml:space="preserve">. There </w:t>
      </w:r>
      <w:r w:rsidR="009E3125" w:rsidRPr="007934B6">
        <w:rPr>
          <w:noProof/>
        </w:rPr>
        <w:t>exist</w:t>
      </w:r>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for the purpose of detecting Phishing, particularly in the Public Cloud. This will be followed by the identifying the gap in </w:t>
      </w:r>
      <w:r w:rsidR="007934B6">
        <w:t xml:space="preserve">the </w:t>
      </w:r>
      <w:r w:rsidR="00DB65F7" w:rsidRPr="007934B6">
        <w:rPr>
          <w:noProof/>
        </w:rPr>
        <w:t>detection</w:t>
      </w:r>
      <w:r w:rsidR="00DB65F7">
        <w:t xml:space="preserve">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w:t>
      </w:r>
      <w:r w:rsidR="00DB65F7" w:rsidRPr="007934B6">
        <w:rPr>
          <w:noProof/>
        </w:rPr>
        <w:t>o</w:t>
      </w:r>
      <w:r w:rsidR="007934B6">
        <w:rPr>
          <w:noProof/>
        </w:rPr>
        <w:t>n</w:t>
      </w:r>
      <w:r w:rsidR="00DB65F7">
        <w:t xml:space="preserve"> a Stylometric analysis approach</w:t>
      </w:r>
      <w:r w:rsidR="00480A03">
        <w:t xml:space="preserve"> that this paper will investigate</w:t>
      </w:r>
      <w:r w:rsidR="00DB65F7">
        <w:t>.</w:t>
      </w:r>
    </w:p>
    <w:p w14:paraId="0D2CA69B" w14:textId="435DC46C" w:rsidR="00F427E7" w:rsidRDefault="00F427E7" w:rsidP="00F427E7">
      <w:pPr>
        <w:pStyle w:val="Heading2"/>
      </w:pPr>
      <w:r>
        <w:t>Behavioural Biometrics</w:t>
      </w:r>
    </w:p>
    <w:p w14:paraId="7F452C70" w14:textId="77777777" w:rsidR="00F427E7" w:rsidRPr="00F427E7" w:rsidRDefault="00F427E7" w:rsidP="00F427E7"/>
    <w:p w14:paraId="4EFBB830" w14:textId="1410782E" w:rsidR="00C5407D" w:rsidRPr="00CF2E1A" w:rsidRDefault="00311997" w:rsidP="002818FA">
      <w:r>
        <w:t xml:space="preserve">Behavioural biometrics is the study of users behaviour </w:t>
      </w:r>
      <w:r w:rsidR="004D6A10">
        <w:fldChar w:fldCharType="begin" w:fldLock="1"/>
      </w:r>
      <w:r w:rsidR="004D6A10">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4D6A10">
        <w:fldChar w:fldCharType="separate"/>
      </w:r>
      <w:r w:rsidR="004D6A10" w:rsidRPr="004D6A10">
        <w:rPr>
          <w:noProof/>
        </w:rPr>
        <w:t>(Shrobe, Shrier &amp; Pentland, 2018)</w:t>
      </w:r>
      <w:r w:rsidR="004D6A10">
        <w:fldChar w:fldCharType="end"/>
      </w:r>
      <w:r w:rsidR="004D6A10">
        <w:t xml:space="preserve">. The type of behavioural biometry that’s of interest in this paper is stylometry as it’s the study of users linguistic style in writing. Stylometry has been applied </w:t>
      </w:r>
      <w:r w:rsidR="00F427E7">
        <w:t xml:space="preserve">in different frameworks in Cloud platforms </w:t>
      </w:r>
      <w:r w:rsidR="007934B6">
        <w:rPr>
          <w:noProof/>
        </w:rPr>
        <w:t>with</w:t>
      </w:r>
      <w:r w:rsidR="00F427E7">
        <w:t xml:space="preserve"> the aid of detecting a phishing attack through attribute authorship, and hence this paper will look to exploiting this feature.</w:t>
      </w:r>
    </w:p>
    <w:p w14:paraId="457CD85B" w14:textId="6184F56C" w:rsidR="006D2769" w:rsidRDefault="006D2769"/>
    <w:p w14:paraId="44C80C52" w14:textId="6FF4024A" w:rsidR="006D2769" w:rsidRDefault="00824C34" w:rsidP="00824C34">
      <w:pPr>
        <w:pStyle w:val="Heading1"/>
      </w:pPr>
      <w:r>
        <w:lastRenderedPageBreak/>
        <w:t>Problem Statement</w:t>
      </w:r>
    </w:p>
    <w:p w14:paraId="7F08CDA3" w14:textId="7D4ACDAD" w:rsidR="00824C34" w:rsidRDefault="00824C34" w:rsidP="00824C34"/>
    <w:p w14:paraId="39C15258" w14:textId="30A780DA" w:rsidR="00645E86" w:rsidRDefault="00FE482A" w:rsidP="00824C34">
      <w:r>
        <w:t xml:space="preserve">Public cloud environments are susceptible to Spear phishing attacks as it is thought to be the easiest ways for criminals to acquire sensitive information from the end-user as the end-user is seen as the weak point in the system. It takes approximately over 229 days to detect an intrusion with the latest detection models employed in Cloud environments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FE482A">
        <w:rPr>
          <w:noProof/>
        </w:rPr>
        <w:t>(Verma et al., 2015)</w:t>
      </w:r>
      <w:r>
        <w:fldChar w:fldCharType="end"/>
      </w:r>
      <w:r>
        <w:t>.  This is due to attackers knowledge of impersonating as a legitimate source</w:t>
      </w:r>
      <w:r w:rsidR="00FB2D51">
        <w:t xml:space="preserve"> by mimicking </w:t>
      </w:r>
      <w:r w:rsidR="007934B6">
        <w:t xml:space="preserve">the </w:t>
      </w:r>
      <w:r w:rsidR="00FB2D51" w:rsidRPr="007934B6">
        <w:rPr>
          <w:noProof/>
        </w:rPr>
        <w:t>style</w:t>
      </w:r>
      <w:r w:rsidR="00FB2D51">
        <w:t xml:space="preserve"> of writing format of the organisation.</w:t>
      </w:r>
    </w:p>
    <w:p w14:paraId="32E3CE20" w14:textId="77AFA790" w:rsidR="00824C34" w:rsidRDefault="00824C34" w:rsidP="00824C34">
      <w:pPr>
        <w:pStyle w:val="Heading1"/>
      </w:pPr>
      <w:r>
        <w:t>Literature Review</w:t>
      </w:r>
    </w:p>
    <w:p w14:paraId="28BC4536" w14:textId="23B932D2" w:rsidR="00824C34" w:rsidRDefault="00824C34" w:rsidP="00824C34"/>
    <w:p w14:paraId="12DF6833" w14:textId="27496EC5" w:rsidR="00DB65F7" w:rsidRDefault="00480A03" w:rsidP="00824C34">
      <w:r>
        <w:t xml:space="preserve">A paper </w:t>
      </w:r>
      <w:r w:rsidR="007934B6">
        <w:t xml:space="preserve">was </w:t>
      </w:r>
      <w:r w:rsidRPr="007934B6">
        <w:rPr>
          <w:noProof/>
        </w:rPr>
        <w:t>done</w:t>
      </w:r>
      <w:r>
        <w:t xml:space="preserve"> by </w:t>
      </w:r>
      <w:r w:rsidRPr="00480A03">
        <w:t>Nazmul Islam, Mohammed Moshiul Hoque and Mohammad Rajib Hossain</w:t>
      </w:r>
      <w:r>
        <w:t xml:space="preserve"> on the “Automatic Authorship Detection fr</w:t>
      </w:r>
      <w:r w:rsidR="007E4DBA">
        <w:t xml:space="preserve">om Bengali Text using Stylometric Approach” </w:t>
      </w:r>
      <w:r w:rsidR="007E4DBA">
        <w:fldChar w:fldCharType="begin" w:fldLock="1"/>
      </w:r>
      <w:r w:rsidR="007E4DBA">
        <w:instrText>ADDIN CSL_CITATION { "citationItems" : [ { "id" : "ITEM-1", "itemData" : { "DOI" : "10.1109/ICCITECHN.2017.8281793", "ISBN" : "978-1-5386-1150-0", "author" : [ { "dropping-particle" : "", "family" : "Islam", "given" : "Nazmul", "non-dropping-particle" : "", "parse-names" : false, "suffix" : "" }, { "dropping-particle" : "", "family" : "Hoque", "given" : "Mohammed Moshiul", "non-dropping-particle" : "", "parse-names" : false, "suffix" : "" }, { "dropping-particle" : "", "family" : "Hossain", "given" : "Mohammad Rajib", "non-dropping-particle" : "", "parse-names" : false, "suffix" : "" } ], "container-title" : "2017 20th International Conference of Computer and Information Technology (ICCIT)", "id" : "ITEM-1", "issued" : { "date-parts" : [ [ "2017" ] ] }, "page" : "1-6", "title" : "Automatic authorship detection from Bengali text using stylometric approach", "type" : "article-journal" }, "uris" : [ "http://www.mendeley.com/documents/?uuid=49a24857-bf19-4c2f-9d59-c33faad4d2aa" ] } ], "mendeley" : { "formattedCitation" : "(Islam, Hoque &amp; Hossain, 2017)", "plainTextFormattedCitation" : "(Islam, Hoque &amp; Hossain, 2017)", "previouslyFormattedCitation" : "(Islam, Hoque &amp; Hossain, 2017)" }, "properties" : {  }, "schema" : "https://github.com/citation-style-language/schema/raw/master/csl-citation.json" }</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ritters by collecting writings and blogs from their sample writers. Through </w:t>
      </w:r>
      <w:r w:rsidR="00266B0E" w:rsidRPr="007934B6">
        <w:rPr>
          <w:noProof/>
        </w:rPr>
        <w:t>analysis</w:t>
      </w:r>
      <w:r w:rsidR="007934B6">
        <w:rPr>
          <w:noProof/>
        </w:rPr>
        <w:t>,</w:t>
      </w:r>
      <w:r w:rsidR="00266B0E">
        <w:t xml:space="preserve"> they discovered n-gram features that were useful to detect certain authors. </w:t>
      </w:r>
      <w:r w:rsidR="00CB3E1A">
        <w:t xml:space="preserve">N-grams, also reffered to as shingles, is an adjacent sequence of n items from a given sample of text </w:t>
      </w:r>
      <w:r w:rsidR="00CB3E1A">
        <w:fldChar w:fldCharType="begin" w:fldLock="1"/>
      </w:r>
      <w:r w:rsidR="00CB3E1A">
        <w:instrText>ADDIN CSL_CITATION { "citationItems" : [ { "id" : "ITEM-1", "itemData" : { "author" : [ { "dropping-particle" : "", "family" : "Broder", "given" : "Andrei", "non-dropping-particle" : "", "parse-names" : false, "suffix" : "" }, { "dropping-particle" : "", "family" : "Glassman", "given" : "Steven C", "non-dropping-particle" : "", "parse-names" : false, "suffix" : "" }, { "dropping-particle" : "", "family" : "Manasse", "given" : "Mark S", "non-dropping-particle" : "", "parse-names" : false, "suffix" : "" }, { "dropping-particle" : "", "family" : "Zweig", "given" : "Geoffrey", "non-dropping-particle" : "", "parse-names" : false, "suffix" : "" } ], "id" : "ITEM-1", "issued" : { "date-parts" : [ [ "1997" ] ] }, "title" : "Syntactic clustering of the Web IS ( A ) n S ( B )", "type" : "article-journal", "volume" : "29" }, "uris" : [ "http://www.mendeley.com/documents/?uuid=c304c548-9287-4c1c-b875-da40672244a0" ] } ], "mendeley" : { "formattedCitation" : "(Broder et al., 1997)", "plainTextFormattedCitation" : "(Broder et al., 1997)", "previouslyFormattedCitation" : "(Broder et al., 1997)" }, "properties" : {  }, "schema" : "https://github.com/citation-style-language/schema/raw/master/csl-citation.json" }</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6E2069">
        <w:instrText>ADDIN CSL_CITATION { "citationItems" : [ { "id" : "ITEM-1", "itemData" : { "ISBN" : "0891-2017", "ISSN" : "08912017", "abstract" : "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 "author" : [ { "dropping-particle" : "", "family" : "Brill", "given" : "Eric", "non-dropping-particle" : "", "parse-names" : false, "suffix" : "" } ], "container-title" : "Computational Linguistics", "id" : "ITEM-1", "issue" : "4", "issued" : { "date-parts" : [ [ "1995" ] ] }, "page" : "543-565", "title" : "Transformation-Based Error-Driven Learning and Natural Language Processing : A Case Study in Part-of-Speech Tagging", "type" : "article-journal", "volume" : "21" }, "uris" : [ "http://www.mendeley.com/documents/?uuid=7a8e7c9d-b60d-4566-9007-fc2f408c6b0b" ] } ], "mendeley" : { "formattedCitation" : "(Brill, 1995)", "plainTextFormattedCitation" : "(Brill, 1995)", "previouslyFormattedCitation" : "(Brill, 1995)" }, "properties" : {  }, "schema" : "https://github.com/citation-style-language/schema/raw/master/csl-citation.json" }</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w:t>
      </w:r>
      <w:r w:rsidR="007934B6">
        <w:t xml:space="preserve">the </w:t>
      </w:r>
      <w:r w:rsidR="00230A98" w:rsidRPr="007934B6">
        <w:rPr>
          <w:noProof/>
        </w:rPr>
        <w:t>final</w:t>
      </w:r>
      <w:r w:rsidR="00230A98">
        <w:t xml:space="preserve">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7F28388B" w:rsidR="006E2069" w:rsidRDefault="000013A0" w:rsidP="00824C34">
      <w:r w:rsidRPr="000013A0">
        <w:t>Rakesh Verma and Nirmala Rai</w:t>
      </w:r>
      <w:r>
        <w:t xml:space="preserve"> proposed the “</w:t>
      </w:r>
      <w:r w:rsidRPr="000013A0">
        <w:t>Phish-IDetector: Message-Id Based Automatic Phishing Detection</w:t>
      </w:r>
      <w:r>
        <w:t xml:space="preserve">” </w:t>
      </w:r>
      <w:r>
        <w:fldChar w:fldCharType="begin" w:fldLock="1"/>
      </w:r>
      <w:r>
        <w:instrText>ADDIN CSL_CITATION { "citationItems" : [ { "id" : "ITEM-1", "itemData" : { "ISBN" : "978-989-758-117-5", "abstract" : "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 "author" : [ { "dropping-particle" : "", "family" : "Verma", "given" : "R", "non-dropping-particle" : "", "parse-names" : false, "suffix" : "" }, { "dropping-particle" : "", "family" : "Rai", "given" : "N", "non-dropping-particle" : "", "parse-names" : false, "suffix" : "" } ], "container-title" : "2015 12th International Joint Conference on e-Business and Telecommunications (ICETE)", "id" : "ITEM-1", "issued" : { "date-parts" : [ [ "2015" ] ] }, "page" : "427-434", "title" : "Phish-IDetector: Message-ID based automatic phishing detection", "type" : "article-journal", "volume" : "04" }, "uris" : [ "http://www.mendeley.com/documents/?uuid=d479f064-7b77-4dda-ac8e-986c521cbe23" ] } ], "mendeley" : { "formattedCitation" : "(Verma &amp; Rai, 2015)", "plainTextFormattedCitation" : "(Verma &amp; Rai, 2015)", "previouslyFormattedCitation" : "(Verma &amp; Rai, 2015)" }, "properties" : {  }, "schema" : "https://github.com/citation-style-language/schema/raw/master/csl-citation.json" }</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t>
      </w:r>
      <w:r w:rsidR="00355B98" w:rsidRPr="007934B6">
        <w:rPr>
          <w:noProof/>
        </w:rPr>
        <w:t>w</w:t>
      </w:r>
      <w:r w:rsidR="007934B6">
        <w:rPr>
          <w:noProof/>
        </w:rPr>
        <w:t>ere</w:t>
      </w:r>
      <w:r w:rsidR="00355B98">
        <w:t xml:space="preserve">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 xml:space="preserve">legitimate emails had Message-IDs. This experiment relies on the Message-ID field and so if not existing the experiment will not work, </w:t>
      </w:r>
      <w:r w:rsidR="008B390F" w:rsidRPr="007934B6">
        <w:rPr>
          <w:noProof/>
        </w:rPr>
        <w:t>fortunately</w:t>
      </w:r>
      <w:r w:rsidR="007934B6">
        <w:rPr>
          <w:noProof/>
        </w:rPr>
        <w:t>,</w:t>
      </w:r>
      <w:r w:rsidR="008B390F">
        <w:t xml:space="preserve"> it will still raise red flags to the email security. The research reached 99% True Positive Rates.</w:t>
      </w:r>
      <w:r w:rsidR="00D0635E">
        <w:t xml:space="preserve"> It is important to note that in literature, there is no </w:t>
      </w:r>
      <w:r w:rsidR="0026361A">
        <w:t xml:space="preserve">phishing detection of 100%, therefore the result of 99% was due to the smaller finite sample set of data, and is indeed noted that the exponential increasing of the sample email set together with a higher order of n-grams is difficult to run with different Machine Learning classifiers without the specialized use of big data approaches. </w:t>
      </w:r>
      <w:r w:rsidR="00BB2F08">
        <w:t>This</w:t>
      </w:r>
      <w:r w:rsidR="007934B6">
        <w:t>, therefore,</w:t>
      </w:r>
      <w:r w:rsidR="00BB2F08">
        <w:t xml:space="preserve"> shows a limit in the automatic detection system.</w:t>
      </w:r>
    </w:p>
    <w:p w14:paraId="5C30C1DF" w14:textId="0C352978" w:rsidR="00BB2F08" w:rsidRDefault="00BB2F08" w:rsidP="00BB2F08">
      <w:r>
        <w:lastRenderedPageBreak/>
        <w:t xml:space="preserve">Following from this research, </w:t>
      </w:r>
      <w:r w:rsidRPr="00BB2F08">
        <w:t>Rakesh Verma</w:t>
      </w:r>
      <w:r>
        <w:t xml:space="preserve"> and Ayman El Aassal state its better to include users in the detection process or send warning to users to warn them of possible attack and thus include user training, when they were introducing “A Correlation-based Analysis and User Participation method for Detecting Phishing Email”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BB2F08">
        <w:rPr>
          <w:noProof/>
        </w:rPr>
        <w:t>(Verma et al., 2015)</w:t>
      </w:r>
      <w:r>
        <w:fldChar w:fldCharType="end"/>
      </w:r>
      <w:r>
        <w:t xml:space="preserve">. In this research, a comprehensive method to determine </w:t>
      </w:r>
      <w:r w:rsidR="007934B6">
        <w:rPr>
          <w:noProof/>
        </w:rPr>
        <w:t>to phish</w:t>
      </w:r>
      <w:r>
        <w:t xml:space="preserve"> off an email was designed, whereby information extracted </w:t>
      </w:r>
      <w:r w:rsidR="007934B6">
        <w:rPr>
          <w:noProof/>
        </w:rPr>
        <w:t>from</w:t>
      </w:r>
      <w:r>
        <w:t xml:space="preserve"> the email header is relevant to the information contained in the email body. </w:t>
      </w:r>
      <w:r w:rsidR="006178BF">
        <w:t xml:space="preserve">This introduced method was executed using two algorithms, namely Header Analysis Algorthm and Matching Algorithm. Within the Matching Algorithm, multiple header fields and sender identity are authenticated using digital signatures in the Domain-Key Identified Mail </w:t>
      </w:r>
      <w:r w:rsidR="006178BF">
        <w:fldChar w:fldCharType="begin" w:fldLock="1"/>
      </w:r>
      <w:r w:rsidR="006178BF">
        <w:instrText>ADDIN CSL_CITATION { "citationItems" : [ { "id" : "ITEM-1", "itemData" : { "DOI" : "10.1016/j.cose.2009.05.002", "ISBN" : "01674048", "ISSN" : "01674048", "abstract" : "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u00a9 2009 Elsevier Ltd. All rights reserved.", "author" : [ { "dropping-particle" : "", "family" : "Herzberg", "given" : "Amir", "non-dropping-particle" : "", "parse-names" : false, "suffix" : "" } ], "container-title" : "Computers and Security", "id" : "ITEM-1", "issue" : "8", "issued" : { "date-parts" : [ [ "2009" ] ] }, "page" : "731-742", "publisher" : "Elsevier Ltd", "title" : "DNS-based email sender authentication mechanisms: A critical review", "type" : "article-journal", "volume" : "28" }, "uris" : [ "http://www.mendeley.com/documents/?uuid=72d0f506-306a-40b8-ba80-7193cb630d71" ] } ], "mendeley" : { "formattedCitation" : "(Herzberg, 2009)", "plainTextFormattedCitation" : "(Herzberg, 2009)", "previouslyFormattedCitation" : "(Herzberg, 2009)" }, "properties" : {  }, "schema" : "https://github.com/citation-style-language/schema/raw/master/csl-citation.json" }</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imployed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w:t>
      </w:r>
      <w:r w:rsidR="003F2466" w:rsidRPr="007934B6">
        <w:rPr>
          <w:noProof/>
        </w:rPr>
        <w:t>organisation</w:t>
      </w:r>
      <w:r w:rsidR="007934B6">
        <w:rPr>
          <w:noProof/>
        </w:rPr>
        <w:t>'</w:t>
      </w:r>
      <w:r w:rsidR="003F2466" w:rsidRPr="007934B6">
        <w:rPr>
          <w:noProof/>
        </w:rPr>
        <w:t>s</w:t>
      </w:r>
      <w:r w:rsidR="003F2466">
        <w:t xml:space="preserve"> mail server and impersonate as a member of the organisation.</w:t>
      </w:r>
      <w:r w:rsidR="00964DA5">
        <w:t xml:space="preserve"> Hence future work involves the analysis of email body.</w:t>
      </w:r>
    </w:p>
    <w:p w14:paraId="08B985E2" w14:textId="14B65DC8" w:rsidR="00964DA5" w:rsidRDefault="00751BC0" w:rsidP="00BB2F08">
      <w:r>
        <w:t xml:space="preserve">A paper on </w:t>
      </w:r>
      <w:r w:rsidR="003031AA">
        <w:t xml:space="preserve">a Content-Based Authorship Identification Framework that is used </w:t>
      </w:r>
      <w:r w:rsidR="007934B6">
        <w:rPr>
          <w:noProof/>
        </w:rPr>
        <w:t>for</w:t>
      </w:r>
      <w:r w:rsidR="003031AA">
        <w:t xml:space="preserve"> the detection of spear phishing </w:t>
      </w:r>
      <w:r w:rsidR="003031AA">
        <w:fldChar w:fldCharType="begin" w:fldLock="1"/>
      </w:r>
      <w:r w:rsidR="003031AA">
        <w:instrText>ADDIN CSL_CITATION { "citationItems" : [ { "id" : "ITEM-1", "itemData" : { "ISBN" : "9781908320001", "abstract" : "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u00a9 2011 ICITST.", "author" : [ { "dropping-particle" : "", "family" : "Khonji", "given" : "Mahmoud", "non-dropping-particle" : "", "parse-names" : false, "suffix" : "" }, { "dropping-particle" : "", "family" : "Iraqi", "given" : "Youssef", "non-dropping-particle" : "", "parse-names" : false, "suffix" : "" }, { "dropping-particle" : "", "family" : "Jones", "given" : "Andrew", "non-dropping-particle" : "", "parse-names" : false, "suffix" : "" } ], "container-title" : "2011 International Conference for Internet Technology and Secured Transactions, ICITST 2011", "id" : "ITEM-1", "issue" : "December", "issued" : { "date-parts" : [ [ "2011" ] ] }, "page" : "416-421", "title" : "Mitigation of spear phishing attacks: A content-based authorship identification framework", "type" : "article-journal" }, "uris" : [ "http://www.mendeley.com/documents/?uuid=a48259eb-443d-4249-8cf6-987a05d46d12" ] } ], "mendeley" : { "formattedCitation" : "(Khonji, Iraqi &amp; Jones, 2011)", "plainTextFormattedCitation" : "(Khonji, Iraqi &amp; Jones, 2011)", "previouslyFormattedCitation" : "(Khonji, Iraqi &amp; Jones, 2011)" }, "properties" : {  }, "schema" : "https://github.com/citation-style-language/schema/raw/master/csl-citation.json" }</w:instrText>
      </w:r>
      <w:r w:rsidR="003031AA">
        <w:fldChar w:fldCharType="separate"/>
      </w:r>
      <w:r w:rsidR="003031AA" w:rsidRPr="003031AA">
        <w:rPr>
          <w:noProof/>
        </w:rPr>
        <w:t>(Khonji, Iraqi &amp; Jones, 2011)</w:t>
      </w:r>
      <w:r w:rsidR="003031AA">
        <w:fldChar w:fldCharType="end"/>
      </w:r>
      <w:r w:rsidR="00427B05">
        <w:t xml:space="preserve">. The paper introduces a novel framework called the Anti-Spear phishing Content-based Authorship Identification which analyses the message body of the message sender without relying on the </w:t>
      </w:r>
      <w:r w:rsidR="00427B05" w:rsidRPr="007934B6">
        <w:rPr>
          <w:noProof/>
        </w:rPr>
        <w:t>sender</w:t>
      </w:r>
      <w:r w:rsidR="007934B6">
        <w:rPr>
          <w:noProof/>
        </w:rPr>
        <w:t>'</w:t>
      </w:r>
      <w:r w:rsidR="00427B05" w:rsidRPr="007934B6">
        <w:rPr>
          <w:noProof/>
        </w:rPr>
        <w:t>s</w:t>
      </w:r>
      <w:r w:rsidR="00427B05">
        <w:t xml:space="preserve"> ID. Its important to note that this is used specifically for Spear Phishing attacks</w:t>
      </w:r>
      <w:r w:rsidR="003265B0">
        <w:t xml:space="preserve">. Bulk Phishing attacks are generic and target many users, and so many cloud providers contain several software classifiers that have the ability to detect generic nature of bulk phishing attacks. Spear Phishing attacks are targeted and thus difficult to detect to detect due to unique nature. The paper highlights a key point in its motivation into using Content based, that is User ID-based authentication is not helpful in detection as Users read </w:t>
      </w:r>
      <w:r w:rsidR="007934B6">
        <w:t xml:space="preserve">the </w:t>
      </w:r>
      <w:r w:rsidR="003265B0" w:rsidRPr="007934B6">
        <w:rPr>
          <w:noProof/>
        </w:rPr>
        <w:t>text</w:t>
      </w:r>
      <w:r w:rsidR="003265B0">
        <w:t xml:space="preserve">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users passwords can be stolen through Keyloggers, and so attackers can impersonate as the user in the system if they have the users credentials. The research aims to provide a software framework, that was otherwise not introduced in </w:t>
      </w:r>
      <w:r w:rsidR="007934B6">
        <w:t xml:space="preserve">the </w:t>
      </w:r>
      <w:r w:rsidR="00A32BE8" w:rsidRPr="007934B6">
        <w:rPr>
          <w:noProof/>
        </w:rPr>
        <w:t>previously</w:t>
      </w:r>
      <w:r w:rsidR="00A32BE8">
        <w:t xml:space="preserve"> mentioned literature. The research also takes a whitelist approach based off of email mining techniques constructed from emails sender stylometric profiles.</w:t>
      </w:r>
      <w:r w:rsidR="005C1480">
        <w:t xml:space="preserve"> Thus a unique approach compared to other </w:t>
      </w:r>
      <w:r w:rsidR="005C1480" w:rsidRPr="007934B6">
        <w:rPr>
          <w:noProof/>
        </w:rPr>
        <w:t>literature</w:t>
      </w:r>
      <w:r w:rsidR="005C1480">
        <w:t xml:space="preserve"> that </w:t>
      </w:r>
      <w:r w:rsidR="005C1480" w:rsidRPr="007934B6">
        <w:rPr>
          <w:noProof/>
        </w:rPr>
        <w:t>w</w:t>
      </w:r>
      <w:r w:rsidR="007934B6">
        <w:rPr>
          <w:noProof/>
        </w:rPr>
        <w:t>as</w:t>
      </w:r>
      <w:r w:rsidR="005C1480">
        <w:t xml:space="preserv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riteprints can be altered from original senders writeprint. </w:t>
      </w:r>
      <w:r w:rsidR="003E2F13" w:rsidRPr="007934B6">
        <w:rPr>
          <w:noProof/>
        </w:rPr>
        <w:t>Active</w:t>
      </w:r>
      <w:r w:rsidR="003E2F13">
        <w:t xml:space="preserve"> mode </w:t>
      </w:r>
      <w:r w:rsidR="00310341">
        <w:t>was</w:t>
      </w:r>
      <w:r w:rsidR="003E2F13">
        <w:t xml:space="preserve"> 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B7672">
        <w:instrText>ADDIN CSL_CITATION { "citationItems" : [ { "id" : "ITEM-1", "itemData" : { "DOI" : "10.1002/pds.2170", "ISBN" : "1053-8569", "ISSN" : "10538569", "PMID" : "21714035", "abstract" : "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u00a9 2011 John Wiley &amp; Sons, Ltd.", "author" : [ { "dropping-particle" : "", "family" : "Mackenzie", "given" : "Isla S.", "non-dropping-particle" : "", "parse-names" : false, "suffix" : "" }, { "dropping-particle" : "", "family" : "Mantay", "given" : "Brian J.", "non-dropping-particle" : "", "parse-names" : false, "suffix" : "" }, { "dropping-particle" : "", "family" : "Mcdonnell", "given" : "Patrick G.", "non-dropping-particle" : "", "parse-names" : false, "suffix" : "" }, { "dropping-particle" : "", "family" : "Wei", "given" : "Li", "non-dropping-particle" : "", "parse-names" : false, "suffix" : "" }, { "dropping-particle" : "", "family" : "Macdonald", "given" : "Thomas M.", "non-dropping-particle" : "", "parse-names" : false, "suffix" : "" } ], "container-title" : "Pharmacoepidemiology and Drug Safety", "id" : "ITEM-1", "issue" : "8", "issued" : { "date-parts" : [ [ "2011" ] ] }, "page" : "885-893", "title" : "Managing security and privacy concerns over data storage in healthcare research", "type" : "article-journal", "volume" : "20" }, "uris" : [ "http://www.mendeley.com/documents/?uuid=b88519c9-635f-4df7-80d9-c64273eeba54" ] } ], "mendeley" : { "formattedCitation" : "(Mackenzie et al., 2011)", "plainTextFormattedCitation" : "(Mackenzie et al., 2011)", "previouslyFormattedCitation" : "(Mackenzie et al., 2011)" }, "properties" : {  }, "schema" : "https://github.com/citation-style-language/schema/raw/master/csl-citation.json" }</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on datasets as it makes use of byte</w:t>
      </w:r>
      <w:r w:rsidR="00310341">
        <w:t>-level n-grams and hence useful for natural languages</w:t>
      </w:r>
      <w:r w:rsidR="002B7672">
        <w:t xml:space="preserve">. </w:t>
      </w:r>
      <w:r w:rsidR="00310341">
        <w:t xml:space="preserve">For this research, a dataset of 289 emails from 12 authors </w:t>
      </w:r>
      <w:r w:rsidR="00310341" w:rsidRPr="007934B6">
        <w:rPr>
          <w:noProof/>
        </w:rPr>
        <w:t>w</w:t>
      </w:r>
      <w:r w:rsidR="007934B6">
        <w:rPr>
          <w:noProof/>
        </w:rPr>
        <w:t>as</w:t>
      </w:r>
      <w:r w:rsidR="00310341">
        <w:t xml:space="preserv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w:t>
      </w:r>
      <w:r w:rsidR="007934B6">
        <w:t xml:space="preserve">a </w:t>
      </w:r>
      <w:r w:rsidR="009D20C3" w:rsidRPr="007934B6">
        <w:rPr>
          <w:noProof/>
        </w:rPr>
        <w:t>focus</w:t>
      </w:r>
      <w:r w:rsidR="009D20C3">
        <w:t xml:space="preserve"> </w:t>
      </w:r>
      <w:r w:rsidR="007934B6">
        <w:rPr>
          <w:noProof/>
        </w:rPr>
        <w:t>on</w:t>
      </w:r>
      <w:r w:rsidR="009D20C3">
        <w:t xml:space="preserve"> n-gram ranking methods. This framework had </w:t>
      </w:r>
      <w:r w:rsidR="009D20C3">
        <w:lastRenderedPageBreak/>
        <w:t>setbacks and limitations such as the writeprint extraction whereby if no message was previously sent by the original author then the SCAP would attempt to map it to the closest author profile match</w:t>
      </w:r>
      <w:r w:rsidR="0072206B">
        <w:t>, which is not desired.</w:t>
      </w:r>
      <w:r w:rsidR="00310341">
        <w:t xml:space="preserve"> </w:t>
      </w:r>
    </w:p>
    <w:p w14:paraId="4C47EBF6" w14:textId="77777777" w:rsidR="000629CE" w:rsidRDefault="000629CE" w:rsidP="00824C34"/>
    <w:p w14:paraId="00ED2F14" w14:textId="79CAA9CE" w:rsidR="00824C34" w:rsidRDefault="00824C34" w:rsidP="00824C34">
      <w:pPr>
        <w:pStyle w:val="Heading1"/>
      </w:pPr>
      <w:r w:rsidRPr="007934B6">
        <w:rPr>
          <w:noProof/>
        </w:rPr>
        <w:t>Aim</w:t>
      </w:r>
      <w:r>
        <w:t xml:space="preserve"> of this study</w:t>
      </w:r>
    </w:p>
    <w:p w14:paraId="6EE12AC9" w14:textId="704D770F" w:rsidR="00824C34" w:rsidRDefault="00824C34" w:rsidP="00824C34"/>
    <w:p w14:paraId="66DD73C2" w14:textId="3EF6D60D" w:rsidR="006A5E71" w:rsidRDefault="006A5E71" w:rsidP="00824C34">
      <w:r>
        <w:t xml:space="preserve">Based </w:t>
      </w:r>
      <w:r w:rsidR="001A54A3">
        <w:t>of the ASCAI framework that the</w:t>
      </w:r>
      <w:r>
        <w:t xml:space="preserve"> </w:t>
      </w:r>
      <w:r w:rsidR="001A54A3">
        <w:t xml:space="preserve">research paper conducted </w:t>
      </w:r>
      <w:r w:rsidR="001A54A3">
        <w:fldChar w:fldCharType="begin" w:fldLock="1"/>
      </w:r>
      <w:r w:rsidR="001A54A3">
        <w:instrText>ADDIN CSL_CITATION { "citationItems" : [ { "id" : "ITEM-1", "itemData" : { "ISBN" : "9781908320001", "abstract" : "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u00a9 2011 ICITST.", "author" : [ { "dropping-particle" : "", "family" : "Khonji", "given" : "Mahmoud", "non-dropping-particle" : "", "parse-names" : false, "suffix" : "" }, { "dropping-particle" : "", "family" : "Iraqi", "given" : "Youssef", "non-dropping-particle" : "", "parse-names" : false, "suffix" : "" }, { "dropping-particle" : "", "family" : "Jones", "given" : "Andrew", "non-dropping-particle" : "", "parse-names" : false, "suffix" : "" } ], "container-title" : "2011 International Conference for Internet Technology and Secured Transactions, ICITST 2011", "id" : "ITEM-1", "issue" : "December", "issued" : { "date-parts" : [ [ "2011" ] ] }, "page" : "416-421", "title" : "Mitigation of spear phishing attacks: A content-based authorship identification framework", "type" : "article-journal" }, "uris" : [ "http://www.mendeley.com/documents/?uuid=a48259eb-443d-4249-8cf6-987a05d46d12" ] } ], "mendeley" : { "formattedCitation" : "(Khonji, Iraqi &amp; Jones, 2011)", "plainTextFormattedCitation" : "(Khonji, Iraqi &amp; Jones, 2011)", "previouslyFormattedCitation" : "(Khonji, Iraqi &amp; Jones, 2011)" }, "properties" : {  }, "schema" : "https://github.com/citation-style-language/schema/raw/master/csl-citation.json" }</w:instrText>
      </w:r>
      <w:r w:rsidR="001A54A3">
        <w:fldChar w:fldCharType="separate"/>
      </w:r>
      <w:r w:rsidR="001A54A3" w:rsidRPr="001A54A3">
        <w:rPr>
          <w:noProof/>
        </w:rPr>
        <w:t>(Khonji, Iraqi &amp; Jones, 2011)</w:t>
      </w:r>
      <w:r w:rsidR="001A54A3">
        <w:fldChar w:fldCharType="end"/>
      </w:r>
      <w:r w:rsidR="001A54A3">
        <w:t>, this paper</w:t>
      </w:r>
      <w:r w:rsidR="00AE01AF">
        <w:t xml:space="preserve">s objective </w:t>
      </w:r>
      <w:r w:rsidR="00AE01AF" w:rsidRPr="007934B6">
        <w:rPr>
          <w:noProof/>
        </w:rPr>
        <w:t>is</w:t>
      </w:r>
      <w:r w:rsidR="007934B6">
        <w:rPr>
          <w:noProof/>
        </w:rPr>
        <w:t xml:space="preserve"> to</w:t>
      </w:r>
      <w:r w:rsidR="00AE01AF" w:rsidRPr="007934B6">
        <w:rPr>
          <w:noProof/>
        </w:rPr>
        <w:t xml:space="preserve"> implement</w:t>
      </w:r>
      <w:r w:rsidR="00AE01AF">
        <w:t xml:space="preserve"> the ASCAI framework in active mode to develop a white-list of </w:t>
      </w:r>
      <w:r w:rsidR="008331E6">
        <w:t xml:space="preserve">authorized authors stylometric identities. </w:t>
      </w:r>
      <w:r w:rsidR="008331E6" w:rsidRPr="007934B6">
        <w:rPr>
          <w:noProof/>
        </w:rPr>
        <w:t>Furthermore</w:t>
      </w:r>
      <w:r w:rsidR="007934B6">
        <w:rPr>
          <w:noProof/>
        </w:rPr>
        <w:t>,</w:t>
      </w:r>
      <w:r w:rsidR="008331E6">
        <w:t xml:space="preserve"> this white-list will be used during the authentication of the daily emails to detect identity impersonation. This is to compare which mode provides the best results.</w:t>
      </w:r>
    </w:p>
    <w:p w14:paraId="7EB8B562" w14:textId="4AC32460" w:rsidR="00824C34" w:rsidRDefault="00824C34" w:rsidP="00824C34">
      <w:pPr>
        <w:pStyle w:val="Heading1"/>
      </w:pPr>
      <w:r>
        <w:t>Methodology</w:t>
      </w:r>
    </w:p>
    <w:p w14:paraId="3B575942" w14:textId="77DB6BDE" w:rsidR="00824C34" w:rsidRDefault="009078C1" w:rsidP="00824C34">
      <w:r>
        <w:t xml:space="preserve">Similarly to the </w:t>
      </w:r>
      <w:r w:rsidR="00CD656D">
        <w:t>ASCAI framework methodology introduced, this paper will follow a similar route whereby:</w:t>
      </w:r>
    </w:p>
    <w:p w14:paraId="37C608E1" w14:textId="36D3999C" w:rsidR="00CD656D" w:rsidRDefault="00CD656D" w:rsidP="00CD656D">
      <w:pPr>
        <w:pStyle w:val="ListParagraph"/>
        <w:numPr>
          <w:ilvl w:val="0"/>
          <w:numId w:val="2"/>
        </w:numPr>
      </w:pPr>
      <w:r>
        <w:t xml:space="preserve">Utilizing known techniques to implement the Identity Extraction module, which will extract </w:t>
      </w:r>
      <w:r w:rsidR="00AE1D05">
        <w:t>the claimed identities from the header field of the message. This may involve NLP (Natural Language Processing)</w:t>
      </w:r>
      <w:r w:rsidR="00F427E7">
        <w:t xml:space="preserve"> techniques and other metaphone algorithms, which are algorithms for words indexed by their English </w:t>
      </w:r>
      <w:r w:rsidR="006A2840">
        <w:t xml:space="preserve">pronunciation </w:t>
      </w:r>
      <w:r w:rsidR="006A2840">
        <w:fldChar w:fldCharType="begin" w:fldLock="1"/>
      </w:r>
      <w:r w:rsidR="006A2840">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6A2840">
        <w:fldChar w:fldCharType="separate"/>
      </w:r>
      <w:r w:rsidR="006A2840" w:rsidRPr="006A2840">
        <w:rPr>
          <w:noProof/>
        </w:rPr>
        <w:t>(Shrobe, Shrier &amp; Pentland, 2018)</w:t>
      </w:r>
      <w:r w:rsidR="006A2840">
        <w:fldChar w:fldCharType="end"/>
      </w:r>
      <w:r w:rsidR="006A2840">
        <w:t xml:space="preserve"> in the aim to detect similarity between words.</w:t>
      </w:r>
    </w:p>
    <w:p w14:paraId="6EB8CDB6" w14:textId="44F6DF8F" w:rsidR="006A2840" w:rsidRDefault="006A2840" w:rsidP="00CD656D">
      <w:pPr>
        <w:pStyle w:val="ListParagraph"/>
        <w:numPr>
          <w:ilvl w:val="0"/>
          <w:numId w:val="2"/>
        </w:numPr>
      </w:pPr>
      <w:r>
        <w:t>Using Machine Learning Algorithms to construct stylometric profiles of actual author identities.</w:t>
      </w:r>
    </w:p>
    <w:p w14:paraId="4DEB3A27" w14:textId="6E0D6985" w:rsidR="006A2840" w:rsidRDefault="006A2840" w:rsidP="00CD656D">
      <w:pPr>
        <w:pStyle w:val="ListParagraph"/>
        <w:numPr>
          <w:ilvl w:val="0"/>
          <w:numId w:val="2"/>
        </w:numPr>
      </w:pPr>
      <w:r>
        <w:t xml:space="preserve">Construct a mechanism that will construct a stylometric profile of the sending authors </w:t>
      </w:r>
      <w:r w:rsidR="00BE2AB8">
        <w:t>identities</w:t>
      </w:r>
    </w:p>
    <w:p w14:paraId="44D36260" w14:textId="6C8900D2" w:rsidR="006A2840" w:rsidRDefault="006A2840" w:rsidP="00CD656D">
      <w:pPr>
        <w:pStyle w:val="ListParagraph"/>
        <w:numPr>
          <w:ilvl w:val="0"/>
          <w:numId w:val="2"/>
        </w:numPr>
      </w:pPr>
      <w:r>
        <w:t xml:space="preserve">A </w:t>
      </w:r>
      <w:r w:rsidR="00BE2AB8">
        <w:t xml:space="preserve">stylometric </w:t>
      </w:r>
      <w:r>
        <w:t>comparison algorithm mechanism that will compare similarities between claimed identi</w:t>
      </w:r>
      <w:r w:rsidR="00BE2AB8">
        <w:t>ti</w:t>
      </w:r>
      <w:r>
        <w:t>es of the sending author and the predicted identities that was produced from 3.</w:t>
      </w:r>
    </w:p>
    <w:p w14:paraId="0FC592E0" w14:textId="0AA5AAC5" w:rsidR="006A2840" w:rsidRDefault="006A2840" w:rsidP="00CD656D">
      <w:pPr>
        <w:pStyle w:val="ListParagraph"/>
        <w:numPr>
          <w:ilvl w:val="0"/>
          <w:numId w:val="2"/>
        </w:numPr>
      </w:pPr>
      <w:r>
        <w:t xml:space="preserve">Construct a User Interface that </w:t>
      </w:r>
      <w:r w:rsidR="00BE2AB8">
        <w:t>can be used to block the content of the message to the end-user if the comparison algorithm finds a mismatch. This will also facilitate an option for end-user to view content even if the user has been warned.</w:t>
      </w:r>
    </w:p>
    <w:p w14:paraId="10950C34" w14:textId="0DC16FD9" w:rsidR="00B87B3C" w:rsidRDefault="00B64F97" w:rsidP="00CD656D">
      <w:pPr>
        <w:pStyle w:val="ListParagraph"/>
        <w:numPr>
          <w:ilvl w:val="0"/>
          <w:numId w:val="2"/>
        </w:numPr>
      </w:pPr>
      <w:r>
        <w:t xml:space="preserve">Unit tests will be constructed to test for different algorithms </w:t>
      </w:r>
    </w:p>
    <w:p w14:paraId="4E6B962C" w14:textId="77777777" w:rsidR="00FA3859" w:rsidRDefault="00FA3859" w:rsidP="00FA3859"/>
    <w:p w14:paraId="50ECCE62" w14:textId="47E15F78" w:rsidR="00BE2AB8" w:rsidRDefault="00EE0054" w:rsidP="00BE2AB8">
      <w:r>
        <w:t xml:space="preserve">The detection algorithm </w:t>
      </w:r>
      <w:r w:rsidR="003C1C4F">
        <w:t xml:space="preserve">named SEAHound will be explored </w:t>
      </w:r>
      <w:r w:rsidR="003C1C4F">
        <w:fldChar w:fldCharType="begin" w:fldLock="1"/>
      </w:r>
      <w:r w:rsidR="003C1C4F">
        <w:instrText>ADDIN CSL_CITATION { "citationItems" : [ { "id" : "ITEM-1", "itemData" : { "abstract" : "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u2014keeping track of the user's behavior, and being more careful when atypical behavior is observed\u2014offers a powerful yet effortless tool in the computer security arsenal that can augment or replace other methods, improving overall security", "author" : [ { "dropping-particle" : "", "family" : "Shrobe", "given" : "Howard", "non-dropping-particle" : "", "parse-names" : false, "suffix" : "" }, { "dropping-particle" : "", "family" : "Shrier", "given" : "David L", "non-dropping-particle" : "", "parse-names" : false, "suffix" : "" }, { "dropping-particle" : "", "family" : "Pentland", "given" : "Alex", "non-dropping-particle" : "", "parse-names" : false, "suffix" : "" } ], "edition" : "1", "id" : "ITEM-1", "issued" : { "date-parts" : [ [ "2018" ] ] }, "number-of-pages" : "504", "publisher" : "MIT Press", "title" : "New Solutions for Cybersecurity", "type" : "book" }, "uris" : [ "http://www.mendeley.com/documents/?uuid=3f2b4e43-b3e9-417e-85e5-852ee5d3900b" ] } ], "mendeley" : { "formattedCitation" : "(Shrobe, Shrier &amp; Pentland, 2018)", "plainTextFormattedCitation" : "(Shrobe, Shrier &amp; Pentland, 2018)", "previouslyFormattedCitation" : "(Shrobe, Shrier &amp; Pentland, 2018)" }, "properties" : {  }, "schema" : "https://github.com/citation-style-language/schema/raw/master/csl-citation.json" }</w:instrText>
      </w:r>
      <w:r w:rsidR="003C1C4F">
        <w:fldChar w:fldCharType="separate"/>
      </w:r>
      <w:r w:rsidR="003C1C4F" w:rsidRPr="003C1C4F">
        <w:rPr>
          <w:noProof/>
        </w:rPr>
        <w:t>(Shrobe, Shrier &amp; Pentland, 2018)</w:t>
      </w:r>
      <w:r w:rsidR="003C1C4F">
        <w:fldChar w:fldCharType="end"/>
      </w:r>
      <w:r w:rsidR="003C1C4F">
        <w:t>. In addition to the</w:t>
      </w:r>
    </w:p>
    <w:p w14:paraId="3245EEB0" w14:textId="77777777" w:rsidR="00E369E1" w:rsidRDefault="00E369E1">
      <w:pPr>
        <w:rPr>
          <w:rFonts w:asciiTheme="majorHAnsi" w:eastAsiaTheme="majorEastAsia" w:hAnsiTheme="majorHAnsi" w:cstheme="majorBidi"/>
          <w:color w:val="2F5496" w:themeColor="accent1" w:themeShade="BF"/>
          <w:sz w:val="32"/>
          <w:szCs w:val="32"/>
        </w:rPr>
      </w:pPr>
      <w:r>
        <w:br w:type="page"/>
      </w:r>
    </w:p>
    <w:p w14:paraId="4ADE2F18" w14:textId="398EB1C0" w:rsidR="00824C34" w:rsidRDefault="00824C34" w:rsidP="00824C34">
      <w:pPr>
        <w:pStyle w:val="Heading1"/>
      </w:pPr>
      <w:r>
        <w:lastRenderedPageBreak/>
        <w:t>Planning</w:t>
      </w:r>
    </w:p>
    <w:p w14:paraId="245E5DD6" w14:textId="5342A85E" w:rsidR="00712F6B" w:rsidRDefault="00712F6B" w:rsidP="00712F6B"/>
    <w:p w14:paraId="3F41FEE2" w14:textId="2727FA9F" w:rsidR="00712F6B" w:rsidRPr="00712F6B" w:rsidRDefault="00712F6B" w:rsidP="00712F6B"/>
    <w:p w14:paraId="7099E770" w14:textId="5B50B95C" w:rsidR="00824C34" w:rsidRDefault="00824C34" w:rsidP="00824C34"/>
    <w:p w14:paraId="6DF926D6" w14:textId="77777777" w:rsidR="00216CC6" w:rsidRDefault="00E369E1">
      <w:pPr>
        <w:rPr>
          <w:rFonts w:asciiTheme="majorHAnsi" w:eastAsiaTheme="majorEastAsia" w:hAnsiTheme="majorHAnsi" w:cstheme="majorBidi"/>
          <w:color w:val="2F5496" w:themeColor="accent1" w:themeShade="BF"/>
          <w:sz w:val="32"/>
          <w:szCs w:val="32"/>
        </w:rPr>
      </w:pPr>
      <w:r>
        <w:br w:type="page"/>
      </w:r>
    </w:p>
    <w:sdt>
      <w:sdtPr>
        <w:id w:val="-808866254"/>
        <w:docPartObj>
          <w:docPartGallery w:val="Bibliographies"/>
          <w:docPartUnique/>
        </w:docPartObj>
      </w:sdtPr>
      <w:sdtEndPr>
        <w:rPr>
          <w:rFonts w:asciiTheme="minorHAnsi" w:eastAsiaTheme="minorHAnsi" w:hAnsiTheme="minorHAnsi" w:cstheme="minorBidi"/>
          <w:color w:val="auto"/>
          <w:sz w:val="22"/>
          <w:szCs w:val="22"/>
        </w:rPr>
      </w:sdtEndPr>
      <w:sdtContent>
        <w:p w14:paraId="0A53C340" w14:textId="037984B6" w:rsidR="00216CC6" w:rsidRDefault="00216CC6">
          <w:pPr>
            <w:pStyle w:val="Heading1"/>
          </w:pPr>
          <w:r>
            <w:t>Bibliography</w:t>
          </w:r>
        </w:p>
        <w:sdt>
          <w:sdtPr>
            <w:id w:val="111145805"/>
            <w:bibliography/>
          </w:sdtPr>
          <w:sdtContent>
            <w:p w14:paraId="0A864AF2" w14:textId="77777777" w:rsidR="00216CC6" w:rsidRDefault="00216CC6" w:rsidP="00216CC6">
              <w:pPr>
                <w:pStyle w:val="Bibliography"/>
                <w:ind w:left="720" w:hanging="720"/>
                <w:rPr>
                  <w:noProof/>
                  <w:sz w:val="24"/>
                  <w:szCs w:val="24"/>
                </w:rPr>
              </w:pPr>
              <w:r>
                <w:fldChar w:fldCharType="begin"/>
              </w:r>
              <w:r w:rsidRPr="004D1BE1">
                <w:instrText xml:space="preserve"> BIBLIOGRAPHY </w:instrText>
              </w:r>
              <w:r>
                <w:fldChar w:fldCharType="separate"/>
              </w:r>
              <w:r>
                <w:rPr>
                  <w:noProof/>
                </w:rPr>
                <w:t xml:space="preserve">Brodkin, J. (2010, September 27). </w:t>
              </w:r>
              <w:r>
                <w:rPr>
                  <w:i/>
                  <w:iCs/>
                  <w:noProof/>
                </w:rPr>
                <w:t>5 Problems with SAAS Security</w:t>
              </w:r>
              <w:r>
                <w:rPr>
                  <w:noProof/>
                </w:rPr>
                <w:t>. Retrieved from Networkworld.</w:t>
              </w:r>
            </w:p>
            <w:p w14:paraId="4A762A1E" w14:textId="60A70BB8" w:rsidR="00216CC6" w:rsidRDefault="00216CC6" w:rsidP="00216CC6">
              <w:r>
                <w:rPr>
                  <w:b/>
                  <w:bCs/>
                  <w:noProof/>
                </w:rPr>
                <w:fldChar w:fldCharType="end"/>
              </w:r>
            </w:p>
          </w:sdtContent>
        </w:sdt>
      </w:sdtContent>
    </w:sdt>
    <w:p w14:paraId="75C35F5E" w14:textId="64BAD137" w:rsidR="00E369E1" w:rsidRDefault="00E369E1">
      <w:pPr>
        <w:rPr>
          <w:rFonts w:asciiTheme="majorHAnsi" w:eastAsiaTheme="majorEastAsia" w:hAnsiTheme="majorHAnsi" w:cstheme="majorBidi"/>
          <w:color w:val="2F5496" w:themeColor="accent1" w:themeShade="BF"/>
          <w:sz w:val="32"/>
          <w:szCs w:val="32"/>
        </w:rPr>
      </w:pPr>
    </w:p>
    <w:p w14:paraId="42E3DA0F" w14:textId="3FE2AAE8" w:rsidR="00824C34" w:rsidRDefault="00824C34" w:rsidP="00824C34">
      <w:pPr>
        <w:pStyle w:val="Heading1"/>
      </w:pPr>
      <w:r>
        <w:t>References</w:t>
      </w:r>
    </w:p>
    <w:p w14:paraId="29FD02E4" w14:textId="6A649C6C" w:rsidR="00712F6B" w:rsidRDefault="00712F6B" w:rsidP="00712F6B"/>
    <w:p w14:paraId="3CE9BE31" w14:textId="102098FB" w:rsidR="003C1C4F" w:rsidRPr="003C1C4F" w:rsidRDefault="00712F6B" w:rsidP="003C1C4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3C1C4F" w:rsidRPr="003C1C4F">
        <w:rPr>
          <w:rFonts w:ascii="Calibri" w:hAnsi="Calibri" w:cs="Calibri"/>
          <w:noProof/>
          <w:szCs w:val="24"/>
        </w:rPr>
        <w:t xml:space="preserve">Aravindhan, R., Shanmugalakshmi, R., Ramya, K. &amp; Selvan, C. 2016. Certain investigation on web application security: Phishing detection and phishing target discovery. </w:t>
      </w:r>
      <w:r w:rsidR="003C1C4F" w:rsidRPr="003C1C4F">
        <w:rPr>
          <w:rFonts w:ascii="Calibri" w:hAnsi="Calibri" w:cs="Calibri"/>
          <w:i/>
          <w:iCs/>
          <w:noProof/>
          <w:szCs w:val="24"/>
        </w:rPr>
        <w:t>ICACCS 2016 - 3rd International Conference on Advanced Computing and Communication Systems: Bringing to the Table, Futuristic Technologies from Arround the Globe</w:t>
      </w:r>
      <w:r w:rsidR="003C1C4F" w:rsidRPr="003C1C4F">
        <w:rPr>
          <w:rFonts w:ascii="Calibri" w:hAnsi="Calibri" w:cs="Calibri"/>
          <w:noProof/>
          <w:szCs w:val="24"/>
        </w:rPr>
        <w:t>. DOI: 10.1109/ICACCS.2016.7586405.</w:t>
      </w:r>
    </w:p>
    <w:p w14:paraId="6E322DF9"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Armbrust, M., Stoica, I., Zaharia, M., Fox, A., Griffith, R., Joseph, A.D., Katz, R., Konwinski, A., et al. 2010. A view of cloud computing. </w:t>
      </w:r>
      <w:r w:rsidRPr="003C1C4F">
        <w:rPr>
          <w:rFonts w:ascii="Calibri" w:hAnsi="Calibri" w:cs="Calibri"/>
          <w:i/>
          <w:iCs/>
          <w:noProof/>
          <w:szCs w:val="24"/>
        </w:rPr>
        <w:t>Communications of the ACM</w:t>
      </w:r>
      <w:r w:rsidRPr="003C1C4F">
        <w:rPr>
          <w:rFonts w:ascii="Calibri" w:hAnsi="Calibri" w:cs="Calibri"/>
          <w:noProof/>
          <w:szCs w:val="24"/>
        </w:rPr>
        <w:t>. 53(4):50. DOI: 10.1145/1721654.1721672.</w:t>
      </w:r>
    </w:p>
    <w:p w14:paraId="161A90F0"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Brill, E. 1995. Transformation-Based Error-Driven Learning and Natural Language Processing : A Case Study in Part-of-Speech Tagging. </w:t>
      </w:r>
      <w:r w:rsidRPr="003C1C4F">
        <w:rPr>
          <w:rFonts w:ascii="Calibri" w:hAnsi="Calibri" w:cs="Calibri"/>
          <w:i/>
          <w:iCs/>
          <w:noProof/>
          <w:szCs w:val="24"/>
        </w:rPr>
        <w:t>Computational Linguistics</w:t>
      </w:r>
      <w:r w:rsidRPr="003C1C4F">
        <w:rPr>
          <w:rFonts w:ascii="Calibri" w:hAnsi="Calibri" w:cs="Calibri"/>
          <w:noProof/>
          <w:szCs w:val="24"/>
        </w:rPr>
        <w:t>. 21(4):543–565. Available: http://portal.acm.org/citation.cfm?id=218355.218367.</w:t>
      </w:r>
    </w:p>
    <w:p w14:paraId="1436F4D2"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Broder, A., Glassman, S.C., Manasse, M.S. &amp; Zweig, G. 1997. Syntactic clustering of the Web IS ( A ) n S ( B ). 29.</w:t>
      </w:r>
    </w:p>
    <w:p w14:paraId="1B5AE785"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Duman, S., Kalkan-Cakmakci, K., Egele, M., Robertson, W. &amp; Kirda, E. 2016. EmailProfiler: Spearphishing Filtering with Header and Stylometric Features of Emails. </w:t>
      </w:r>
      <w:r w:rsidRPr="003C1C4F">
        <w:rPr>
          <w:rFonts w:ascii="Calibri" w:hAnsi="Calibri" w:cs="Calibri"/>
          <w:i/>
          <w:iCs/>
          <w:noProof/>
          <w:szCs w:val="24"/>
        </w:rPr>
        <w:t>Proceedings - International Computer Software and Applications Conference</w:t>
      </w:r>
      <w:r w:rsidRPr="003C1C4F">
        <w:rPr>
          <w:rFonts w:ascii="Calibri" w:hAnsi="Calibri" w:cs="Calibri"/>
          <w:noProof/>
          <w:szCs w:val="24"/>
        </w:rPr>
        <w:t>. 1:408–416. DOI: 10.1109/COMPSAC.2016.105.</w:t>
      </w:r>
    </w:p>
    <w:p w14:paraId="09709AE2"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Herzberg, A. 2009. DNS-based email sender authentication mechanisms: A critical review. </w:t>
      </w:r>
      <w:r w:rsidRPr="003C1C4F">
        <w:rPr>
          <w:rFonts w:ascii="Calibri" w:hAnsi="Calibri" w:cs="Calibri"/>
          <w:i/>
          <w:iCs/>
          <w:noProof/>
          <w:szCs w:val="24"/>
        </w:rPr>
        <w:t>Computers and Security</w:t>
      </w:r>
      <w:r w:rsidRPr="003C1C4F">
        <w:rPr>
          <w:rFonts w:ascii="Calibri" w:hAnsi="Calibri" w:cs="Calibri"/>
          <w:noProof/>
          <w:szCs w:val="24"/>
        </w:rPr>
        <w:t>. 28(8):731–742. DOI: 10.1016/j.cose.2009.05.002.</w:t>
      </w:r>
    </w:p>
    <w:p w14:paraId="3FF2811B"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Islam, N., Hoque, M.M. &amp; Hossain, M.R. 2017. Automatic authorship detection from Bengali text using stylometric approach. </w:t>
      </w:r>
      <w:r w:rsidRPr="003C1C4F">
        <w:rPr>
          <w:rFonts w:ascii="Calibri" w:hAnsi="Calibri" w:cs="Calibri"/>
          <w:i/>
          <w:iCs/>
          <w:noProof/>
          <w:szCs w:val="24"/>
        </w:rPr>
        <w:t>2017 20th International Conference of Computer and Information Technology (ICCIT)</w:t>
      </w:r>
      <w:r w:rsidRPr="003C1C4F">
        <w:rPr>
          <w:rFonts w:ascii="Calibri" w:hAnsi="Calibri" w:cs="Calibri"/>
          <w:noProof/>
          <w:szCs w:val="24"/>
        </w:rPr>
        <w:t>. 1–6. DOI: 10.1109/ICCITECHN.2017.8281793.</w:t>
      </w:r>
    </w:p>
    <w:p w14:paraId="554FBAB4"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Khonji, M., Iraqi, Y. &amp; Jones, A. 2011. Mitigation of spear phishing attacks: A content-based authorship identification framework. </w:t>
      </w:r>
      <w:r w:rsidRPr="003C1C4F">
        <w:rPr>
          <w:rFonts w:ascii="Calibri" w:hAnsi="Calibri" w:cs="Calibri"/>
          <w:i/>
          <w:iCs/>
          <w:noProof/>
          <w:szCs w:val="24"/>
        </w:rPr>
        <w:t>2011 International Conference for Internet Technology and Secured Transactions, ICITST 2011</w:t>
      </w:r>
      <w:r w:rsidRPr="003C1C4F">
        <w:rPr>
          <w:rFonts w:ascii="Calibri" w:hAnsi="Calibri" w:cs="Calibri"/>
          <w:noProof/>
          <w:szCs w:val="24"/>
        </w:rPr>
        <w:t>. (December):416–421. Available: http://www.scopus.com/inward/record.url?eid=2-s2.0-84857497061&amp;partnerID=tZOtx3y1.</w:t>
      </w:r>
    </w:p>
    <w:p w14:paraId="6EBA79AF"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Mackenzie, I.S., Mantay, B.J., Mcdonnell, P.G., Wei, L. &amp; Macdonald, T.M. 2011. Managing security and privacy concerns over data storage in healthcare research. </w:t>
      </w:r>
      <w:r w:rsidRPr="003C1C4F">
        <w:rPr>
          <w:rFonts w:ascii="Calibri" w:hAnsi="Calibri" w:cs="Calibri"/>
          <w:i/>
          <w:iCs/>
          <w:noProof/>
          <w:szCs w:val="24"/>
        </w:rPr>
        <w:t>Pharmacoepidemiology and Drug Safety</w:t>
      </w:r>
      <w:r w:rsidRPr="003C1C4F">
        <w:rPr>
          <w:rFonts w:ascii="Calibri" w:hAnsi="Calibri" w:cs="Calibri"/>
          <w:noProof/>
          <w:szCs w:val="24"/>
        </w:rPr>
        <w:t>. 20(8):885–893. DOI: 10.1002/pds.2170.</w:t>
      </w:r>
    </w:p>
    <w:p w14:paraId="02DB16CE"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Mell, P. &amp; Grance, T. 2011. The NIST Definition of Cloud Computing Recommendations of the National Institute of Standards and Technology. </w:t>
      </w:r>
      <w:r w:rsidRPr="003C1C4F">
        <w:rPr>
          <w:rFonts w:ascii="Calibri" w:hAnsi="Calibri" w:cs="Calibri"/>
          <w:i/>
          <w:iCs/>
          <w:noProof/>
          <w:szCs w:val="24"/>
        </w:rPr>
        <w:t>National Institute of Standards and Technology, Information Technology Laboratory</w:t>
      </w:r>
      <w:r w:rsidRPr="003C1C4F">
        <w:rPr>
          <w:rFonts w:ascii="Calibri" w:hAnsi="Calibri" w:cs="Calibri"/>
          <w:noProof/>
          <w:szCs w:val="24"/>
        </w:rPr>
        <w:t>. 145:7. DOI: 10.1136/emj.2010.096966.</w:t>
      </w:r>
    </w:p>
    <w:p w14:paraId="2A06836D"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Shaikh, F.B.F. &amp; Haider, S. 2011. Security threats in cloud computing. </w:t>
      </w:r>
      <w:r w:rsidRPr="003C1C4F">
        <w:rPr>
          <w:rFonts w:ascii="Calibri" w:hAnsi="Calibri" w:cs="Calibri"/>
          <w:i/>
          <w:iCs/>
          <w:noProof/>
          <w:szCs w:val="24"/>
        </w:rPr>
        <w:t>2011 International Conference for Internet Technology and Secured Transactions</w:t>
      </w:r>
      <w:r w:rsidRPr="003C1C4F">
        <w:rPr>
          <w:rFonts w:ascii="Calibri" w:hAnsi="Calibri" w:cs="Calibri"/>
          <w:noProof/>
          <w:szCs w:val="24"/>
        </w:rPr>
        <w:t>. (December):214–219. DOI: 10.1016/j.sbspro.2011.08.063.</w:t>
      </w:r>
    </w:p>
    <w:p w14:paraId="56ECB4FB"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t xml:space="preserve">Shrobe, H., Shrier, D.L. &amp; Pentland, A. 2018. </w:t>
      </w:r>
      <w:r w:rsidRPr="003C1C4F">
        <w:rPr>
          <w:rFonts w:ascii="Calibri" w:hAnsi="Calibri" w:cs="Calibri"/>
          <w:i/>
          <w:iCs/>
          <w:noProof/>
          <w:szCs w:val="24"/>
        </w:rPr>
        <w:t>New Solutions for Cybersecurity</w:t>
      </w:r>
      <w:r w:rsidRPr="003C1C4F">
        <w:rPr>
          <w:rFonts w:ascii="Calibri" w:hAnsi="Calibri" w:cs="Calibri"/>
          <w:noProof/>
          <w:szCs w:val="24"/>
        </w:rPr>
        <w:t>. 1st ed. MIT Press.</w:t>
      </w:r>
    </w:p>
    <w:p w14:paraId="51E7DD7F" w14:textId="77777777" w:rsidR="003C1C4F" w:rsidRPr="003C1C4F" w:rsidRDefault="003C1C4F" w:rsidP="003C1C4F">
      <w:pPr>
        <w:widowControl w:val="0"/>
        <w:autoSpaceDE w:val="0"/>
        <w:autoSpaceDN w:val="0"/>
        <w:adjustRightInd w:val="0"/>
        <w:spacing w:line="240" w:lineRule="auto"/>
        <w:rPr>
          <w:rFonts w:ascii="Calibri" w:hAnsi="Calibri" w:cs="Calibri"/>
          <w:noProof/>
          <w:szCs w:val="24"/>
        </w:rPr>
      </w:pPr>
      <w:r w:rsidRPr="003C1C4F">
        <w:rPr>
          <w:rFonts w:ascii="Calibri" w:hAnsi="Calibri" w:cs="Calibri"/>
          <w:noProof/>
          <w:szCs w:val="24"/>
        </w:rPr>
        <w:lastRenderedPageBreak/>
        <w:t xml:space="preserve">Verma, R. &amp; Rai, N. 2015. Phish-IDetector: Message-ID based automatic phishing detection. </w:t>
      </w:r>
      <w:r w:rsidRPr="003C1C4F">
        <w:rPr>
          <w:rFonts w:ascii="Calibri" w:hAnsi="Calibri" w:cs="Calibri"/>
          <w:i/>
          <w:iCs/>
          <w:noProof/>
          <w:szCs w:val="24"/>
        </w:rPr>
        <w:t>2015 12th International Joint Conference on e-Business and Telecommunications (ICETE)</w:t>
      </w:r>
      <w:r w:rsidRPr="003C1C4F">
        <w:rPr>
          <w:rFonts w:ascii="Calibri" w:hAnsi="Calibri" w:cs="Calibri"/>
          <w:noProof/>
          <w:szCs w:val="24"/>
        </w:rPr>
        <w:t>. 4:427–434.</w:t>
      </w:r>
    </w:p>
    <w:p w14:paraId="47292295" w14:textId="77777777" w:rsidR="003C1C4F" w:rsidRPr="003C1C4F" w:rsidRDefault="003C1C4F" w:rsidP="003C1C4F">
      <w:pPr>
        <w:widowControl w:val="0"/>
        <w:autoSpaceDE w:val="0"/>
        <w:autoSpaceDN w:val="0"/>
        <w:adjustRightInd w:val="0"/>
        <w:spacing w:line="240" w:lineRule="auto"/>
        <w:rPr>
          <w:rFonts w:ascii="Calibri" w:hAnsi="Calibri" w:cs="Calibri"/>
          <w:noProof/>
        </w:rPr>
      </w:pPr>
      <w:r w:rsidRPr="003C1C4F">
        <w:rPr>
          <w:rFonts w:ascii="Calibri" w:hAnsi="Calibri" w:cs="Calibri"/>
          <w:noProof/>
          <w:szCs w:val="24"/>
        </w:rPr>
        <w:t>Verma, R., El, A., Ensias, A., Mohamed, A., Abdellah, B. &amp; Rabat, R. 2015. Comprehensive Method for Detecting Phishing Emails Using Correlation-based Analysis and User Participation. 155–157. DOI: 10.1145/3029806.3029842.</w:t>
      </w:r>
    </w:p>
    <w:p w14:paraId="30D1D2E5" w14:textId="490B9028" w:rsidR="00712F6B" w:rsidRPr="00712F6B" w:rsidRDefault="00712F6B" w:rsidP="00712F6B">
      <w:r>
        <w:fldChar w:fldCharType="end"/>
      </w:r>
    </w:p>
    <w:sectPr w:rsidR="00712F6B" w:rsidRPr="00712F6B" w:rsidSect="00BE2AB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711D26C7"/>
    <w:multiLevelType w:val="hybridMultilevel"/>
    <w:tmpl w:val="AC9A06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rgUAA5uC9CwAAAA="/>
  </w:docVars>
  <w:rsids>
    <w:rsidRoot w:val="006D2769"/>
    <w:rsid w:val="000013A0"/>
    <w:rsid w:val="000373DB"/>
    <w:rsid w:val="00037F50"/>
    <w:rsid w:val="000629CE"/>
    <w:rsid w:val="000726A3"/>
    <w:rsid w:val="0007590C"/>
    <w:rsid w:val="001706F9"/>
    <w:rsid w:val="001A54A3"/>
    <w:rsid w:val="001E125A"/>
    <w:rsid w:val="00211F53"/>
    <w:rsid w:val="00216CC6"/>
    <w:rsid w:val="00230A98"/>
    <w:rsid w:val="0026361A"/>
    <w:rsid w:val="00266B0E"/>
    <w:rsid w:val="002818FA"/>
    <w:rsid w:val="002B7672"/>
    <w:rsid w:val="002C60B2"/>
    <w:rsid w:val="003031AA"/>
    <w:rsid w:val="00310341"/>
    <w:rsid w:val="00311997"/>
    <w:rsid w:val="003260EA"/>
    <w:rsid w:val="003261A4"/>
    <w:rsid w:val="003265B0"/>
    <w:rsid w:val="00355B98"/>
    <w:rsid w:val="003C1C4F"/>
    <w:rsid w:val="003D25F9"/>
    <w:rsid w:val="003E2F13"/>
    <w:rsid w:val="003E73C6"/>
    <w:rsid w:val="003F2466"/>
    <w:rsid w:val="003F65C7"/>
    <w:rsid w:val="00427B05"/>
    <w:rsid w:val="00456359"/>
    <w:rsid w:val="00480A03"/>
    <w:rsid w:val="004D1BE1"/>
    <w:rsid w:val="004D6A10"/>
    <w:rsid w:val="004E5374"/>
    <w:rsid w:val="0050491B"/>
    <w:rsid w:val="0059599F"/>
    <w:rsid w:val="005C1480"/>
    <w:rsid w:val="005D711A"/>
    <w:rsid w:val="006178BF"/>
    <w:rsid w:val="00635D80"/>
    <w:rsid w:val="00645E86"/>
    <w:rsid w:val="00661E79"/>
    <w:rsid w:val="00683B5E"/>
    <w:rsid w:val="006A2840"/>
    <w:rsid w:val="006A5E71"/>
    <w:rsid w:val="006B3D39"/>
    <w:rsid w:val="006D2769"/>
    <w:rsid w:val="006E2069"/>
    <w:rsid w:val="00702D23"/>
    <w:rsid w:val="00712F6B"/>
    <w:rsid w:val="0072206B"/>
    <w:rsid w:val="007370C0"/>
    <w:rsid w:val="00751BC0"/>
    <w:rsid w:val="007934B6"/>
    <w:rsid w:val="007C5806"/>
    <w:rsid w:val="007E4DBA"/>
    <w:rsid w:val="0080602A"/>
    <w:rsid w:val="00811728"/>
    <w:rsid w:val="00824C34"/>
    <w:rsid w:val="00825C35"/>
    <w:rsid w:val="008331E6"/>
    <w:rsid w:val="008B390F"/>
    <w:rsid w:val="008E1E6B"/>
    <w:rsid w:val="00900184"/>
    <w:rsid w:val="009078C1"/>
    <w:rsid w:val="00964DA5"/>
    <w:rsid w:val="009C2F45"/>
    <w:rsid w:val="009D20C3"/>
    <w:rsid w:val="009E3125"/>
    <w:rsid w:val="00A32BE8"/>
    <w:rsid w:val="00AD5488"/>
    <w:rsid w:val="00AE01AF"/>
    <w:rsid w:val="00AE1D05"/>
    <w:rsid w:val="00B64F97"/>
    <w:rsid w:val="00B87B3C"/>
    <w:rsid w:val="00BB2F08"/>
    <w:rsid w:val="00BE2AB8"/>
    <w:rsid w:val="00C01AF8"/>
    <w:rsid w:val="00C21852"/>
    <w:rsid w:val="00C45D49"/>
    <w:rsid w:val="00C5407D"/>
    <w:rsid w:val="00C8018F"/>
    <w:rsid w:val="00C90CC2"/>
    <w:rsid w:val="00C916DE"/>
    <w:rsid w:val="00CB3E1A"/>
    <w:rsid w:val="00CD656D"/>
    <w:rsid w:val="00CF2E1A"/>
    <w:rsid w:val="00D0635E"/>
    <w:rsid w:val="00D861E3"/>
    <w:rsid w:val="00DA7175"/>
    <w:rsid w:val="00DB65F7"/>
    <w:rsid w:val="00E057E6"/>
    <w:rsid w:val="00E369E1"/>
    <w:rsid w:val="00E647BB"/>
    <w:rsid w:val="00EE0054"/>
    <w:rsid w:val="00F427E7"/>
    <w:rsid w:val="00F525E3"/>
    <w:rsid w:val="00F56A37"/>
    <w:rsid w:val="00F96E66"/>
    <w:rsid w:val="00FA3859"/>
    <w:rsid w:val="00FB2D51"/>
    <w:rsid w:val="00FE482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 w:type="paragraph" w:styleId="NoSpacing">
    <w:name w:val="No Spacing"/>
    <w:link w:val="NoSpacingChar"/>
    <w:uiPriority w:val="1"/>
    <w:qFormat/>
    <w:rsid w:val="00BE2AB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2AB8"/>
    <w:rPr>
      <w:rFonts w:eastAsiaTheme="minorEastAsia"/>
      <w:lang w:val="en-US"/>
    </w:rPr>
  </w:style>
  <w:style w:type="paragraph" w:styleId="Bibliography">
    <w:name w:val="Bibliography"/>
    <w:basedOn w:val="Normal"/>
    <w:next w:val="Normal"/>
    <w:uiPriority w:val="37"/>
    <w:unhideWhenUsed/>
    <w:rsid w:val="00216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665488">
      <w:bodyDiv w:val="1"/>
      <w:marLeft w:val="0"/>
      <w:marRight w:val="0"/>
      <w:marTop w:val="0"/>
      <w:marBottom w:val="0"/>
      <w:divBdr>
        <w:top w:val="none" w:sz="0" w:space="0" w:color="auto"/>
        <w:left w:val="none" w:sz="0" w:space="0" w:color="auto"/>
        <w:bottom w:val="none" w:sz="0" w:space="0" w:color="auto"/>
        <w:right w:val="none" w:sz="0" w:space="0" w:color="auto"/>
      </w:divBdr>
    </w:div>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BE4F7CC7-7531-49DC-A73B-FEC72FEF2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7</TotalTime>
  <Pages>10</Pages>
  <Words>10228</Words>
  <Characters>5830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An Active Mode Content Based Stylometric  identification framework For the mitigation of phishing attacks</vt:lpstr>
    </vt:vector>
  </TitlesOfParts>
  <Company>01/05/2018</Company>
  <LinksUpToDate>false</LinksUpToDate>
  <CharactersWithSpaces>6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ctive Mode Content Based Stylometric  identification framework For the mitigation of phishing attacks</dc:title>
  <dc:subject/>
  <dc:creator>Mr. NJG Thokoa</dc:creator>
  <cp:keywords/>
  <dc:description/>
  <cp:lastModifiedBy>Mr. NJG Thokoa</cp:lastModifiedBy>
  <cp:revision>8</cp:revision>
  <dcterms:created xsi:type="dcterms:W3CDTF">2018-04-28T11:48:00Z</dcterms:created>
  <dcterms:modified xsi:type="dcterms:W3CDTF">2018-05-01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